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90D012" w14:textId="0F208C9F" w:rsidR="00803A6C" w:rsidRPr="001B4EB9" w:rsidRDefault="004A2D12" w:rsidP="001B4EB9">
      <w:pPr>
        <w:pStyle w:val="Ttulo1"/>
        <w:spacing w:line="360" w:lineRule="auto"/>
        <w:jc w:val="both"/>
        <w:rPr>
          <w:rFonts w:ascii="Arial" w:hAnsi="Arial" w:cs="Arial"/>
          <w:b/>
          <w:color w:val="auto"/>
          <w:sz w:val="24"/>
          <w:szCs w:val="24"/>
        </w:rPr>
      </w:pPr>
      <w:r w:rsidRPr="004136C7">
        <w:rPr>
          <w:rFonts w:ascii="Arial" w:hAnsi="Arial" w:cs="Arial"/>
          <w:b/>
          <w:color w:val="auto"/>
          <w:sz w:val="24"/>
          <w:szCs w:val="24"/>
        </w:rPr>
        <w:t>Violencia en instituciones psiquiátricas: el grupo como lugar de elaboración y resistencia.</w:t>
      </w:r>
      <w:r w:rsidR="00803A6C" w:rsidRPr="004136C7">
        <w:rPr>
          <w:rFonts w:ascii="Arial" w:hAnsi="Arial" w:cs="Arial"/>
          <w:color w:val="auto"/>
          <w:sz w:val="24"/>
          <w:szCs w:val="24"/>
        </w:rPr>
        <w:tab/>
      </w:r>
    </w:p>
    <w:p w14:paraId="33DA0554" w14:textId="77777777" w:rsidR="004136C7" w:rsidRPr="006D482F" w:rsidRDefault="004136C7" w:rsidP="00B53691">
      <w:pPr>
        <w:rPr>
          <w:rFonts w:ascii="Arial" w:hAnsi="Arial" w:cs="Arial"/>
        </w:rPr>
      </w:pPr>
    </w:p>
    <w:p w14:paraId="25E5558E" w14:textId="2E8424A5" w:rsidR="00F1464D" w:rsidRDefault="003C2D42" w:rsidP="004076D7">
      <w:pPr>
        <w:spacing w:line="360" w:lineRule="auto"/>
        <w:jc w:val="both"/>
        <w:rPr>
          <w:rFonts w:ascii="Arial" w:hAnsi="Arial" w:cs="Arial"/>
          <w:bCs/>
        </w:rPr>
      </w:pPr>
      <w:r w:rsidRPr="006D482F">
        <w:rPr>
          <w:rFonts w:ascii="Arial" w:hAnsi="Arial" w:cs="Arial"/>
          <w:bCs/>
        </w:rPr>
        <w:t xml:space="preserve">Claudia </w:t>
      </w:r>
      <w:proofErr w:type="spellStart"/>
      <w:r w:rsidRPr="006D482F">
        <w:rPr>
          <w:rFonts w:ascii="Arial" w:hAnsi="Arial" w:cs="Arial"/>
          <w:bCs/>
        </w:rPr>
        <w:t>Barrueto</w:t>
      </w:r>
      <w:proofErr w:type="spellEnd"/>
      <w:r w:rsidR="00E45FA9" w:rsidRPr="006D482F">
        <w:rPr>
          <w:rStyle w:val="Refdenotaalpie"/>
          <w:rFonts w:ascii="Arial" w:hAnsi="Arial" w:cs="Arial"/>
          <w:bCs/>
        </w:rPr>
        <w:footnoteReference w:id="1"/>
      </w:r>
      <w:r w:rsidR="007F0B42">
        <w:rPr>
          <w:rFonts w:ascii="Arial" w:hAnsi="Arial" w:cs="Arial"/>
          <w:bCs/>
        </w:rPr>
        <w:t>,</w:t>
      </w:r>
      <w:r w:rsidR="00E45FA9" w:rsidRPr="006D482F">
        <w:rPr>
          <w:rFonts w:ascii="Arial" w:hAnsi="Arial" w:cs="Arial"/>
          <w:bCs/>
        </w:rPr>
        <w:t xml:space="preserve"> </w:t>
      </w:r>
      <w:r w:rsidR="007F0B42" w:rsidRPr="006D482F">
        <w:rPr>
          <w:rFonts w:ascii="Arial" w:hAnsi="Arial" w:cs="Arial"/>
          <w:bCs/>
        </w:rPr>
        <w:t xml:space="preserve">Ernesto </w:t>
      </w:r>
      <w:proofErr w:type="spellStart"/>
      <w:r w:rsidR="007F0B42" w:rsidRPr="006D482F">
        <w:rPr>
          <w:rFonts w:ascii="Arial" w:hAnsi="Arial" w:cs="Arial"/>
          <w:bCs/>
        </w:rPr>
        <w:t>Bouey</w:t>
      </w:r>
      <w:proofErr w:type="spellEnd"/>
      <w:r w:rsidR="004136C7">
        <w:rPr>
          <w:rStyle w:val="Refdenotaalpie"/>
          <w:rFonts w:ascii="Arial" w:hAnsi="Arial" w:cs="Arial"/>
          <w:bCs/>
        </w:rPr>
        <w:footnoteReference w:id="2"/>
      </w:r>
      <w:r w:rsidR="007F0B42" w:rsidRPr="006D482F">
        <w:rPr>
          <w:rFonts w:ascii="Arial" w:hAnsi="Arial" w:cs="Arial"/>
          <w:bCs/>
        </w:rPr>
        <w:t>,</w:t>
      </w:r>
    </w:p>
    <w:p w14:paraId="549BC4F5" w14:textId="77777777" w:rsidR="00891216" w:rsidRDefault="00891216" w:rsidP="004076D7">
      <w:pPr>
        <w:spacing w:line="360" w:lineRule="auto"/>
        <w:jc w:val="both"/>
        <w:rPr>
          <w:rFonts w:ascii="Arial" w:hAnsi="Arial" w:cs="Arial"/>
          <w:bCs/>
        </w:rPr>
      </w:pPr>
    </w:p>
    <w:p w14:paraId="3B8DEC6D" w14:textId="5D358341" w:rsidR="00833DA2" w:rsidRPr="000D5BEA" w:rsidRDefault="00833DA2" w:rsidP="00737BD0">
      <w:pPr>
        <w:spacing w:line="360" w:lineRule="auto"/>
        <w:jc w:val="right"/>
        <w:rPr>
          <w:rFonts w:ascii="Arial" w:hAnsi="Arial" w:cs="Arial"/>
          <w:bCs/>
          <w:sz w:val="18"/>
          <w:szCs w:val="18"/>
        </w:rPr>
      </w:pPr>
      <w:r w:rsidRPr="000D5BEA">
        <w:rPr>
          <w:rFonts w:ascii="Arial" w:hAnsi="Arial" w:cs="Arial"/>
          <w:bCs/>
          <w:sz w:val="18"/>
          <w:szCs w:val="18"/>
        </w:rPr>
        <w:t>¨Las personas que hablan de mi dicen, Rene se volvió</w:t>
      </w:r>
      <w:r w:rsidR="000D5BEA">
        <w:rPr>
          <w:rFonts w:ascii="Arial" w:hAnsi="Arial" w:cs="Arial"/>
          <w:bCs/>
          <w:sz w:val="18"/>
          <w:szCs w:val="18"/>
        </w:rPr>
        <w:t xml:space="preserve"> loco de tanto estudiar</w:t>
      </w:r>
      <w:r w:rsidRPr="000D5BEA">
        <w:rPr>
          <w:rFonts w:ascii="Arial" w:hAnsi="Arial" w:cs="Arial"/>
          <w:bCs/>
          <w:sz w:val="18"/>
          <w:szCs w:val="18"/>
        </w:rPr>
        <w:t xml:space="preserve"> y que es culpa de su vieja por hacerlo tener tan buenas notas...o por el carácter que tenia muy para adentro muy callado. Yo a los 16 </w:t>
      </w:r>
      <w:r w:rsidR="000D5BEA" w:rsidRPr="000D5BEA">
        <w:rPr>
          <w:rFonts w:ascii="Arial" w:hAnsi="Arial" w:cs="Arial"/>
          <w:bCs/>
          <w:sz w:val="18"/>
          <w:szCs w:val="18"/>
        </w:rPr>
        <w:t>años, cuando</w:t>
      </w:r>
      <w:r w:rsidRPr="000D5BEA">
        <w:rPr>
          <w:rFonts w:ascii="Arial" w:hAnsi="Arial" w:cs="Arial"/>
          <w:bCs/>
          <w:sz w:val="18"/>
          <w:szCs w:val="18"/>
        </w:rPr>
        <w:t xml:space="preserve"> estaba joven me vino la primera crisis. Pero cuando el tiempo pasa, cuando ha pasado mucho el tiempo, uno se da cuenta que es una cierta forma de pensar diferente de los demás, de tener decisiones diferentes que otras personas...¨ </w:t>
      </w:r>
    </w:p>
    <w:p w14:paraId="37AF2118" w14:textId="59B290DF" w:rsidR="00B153D7" w:rsidRPr="001B4EB9" w:rsidRDefault="00833DA2" w:rsidP="001B4EB9">
      <w:pPr>
        <w:spacing w:line="360" w:lineRule="auto"/>
        <w:jc w:val="right"/>
        <w:rPr>
          <w:rFonts w:ascii="Arial" w:hAnsi="Arial" w:cs="Arial"/>
          <w:bCs/>
          <w:sz w:val="16"/>
          <w:szCs w:val="16"/>
        </w:rPr>
      </w:pPr>
      <w:r w:rsidRPr="00737BD0">
        <w:rPr>
          <w:rFonts w:ascii="Arial" w:hAnsi="Arial" w:cs="Arial"/>
          <w:bCs/>
          <w:sz w:val="16"/>
          <w:szCs w:val="16"/>
        </w:rPr>
        <w:t xml:space="preserve"> </w:t>
      </w:r>
      <w:r w:rsidR="00031986" w:rsidRPr="00737BD0">
        <w:rPr>
          <w:rFonts w:ascii="Arial" w:hAnsi="Arial" w:cs="Arial"/>
          <w:bCs/>
          <w:sz w:val="16"/>
          <w:szCs w:val="16"/>
        </w:rPr>
        <w:t xml:space="preserve"> </w:t>
      </w:r>
      <w:r w:rsidR="00B153D7">
        <w:rPr>
          <w:rFonts w:ascii="Arial" w:hAnsi="Arial" w:cs="Arial"/>
          <w:bCs/>
          <w:sz w:val="16"/>
          <w:szCs w:val="16"/>
        </w:rPr>
        <w:t xml:space="preserve">Don </w:t>
      </w:r>
      <w:r w:rsidRPr="00737BD0">
        <w:rPr>
          <w:rFonts w:ascii="Arial" w:hAnsi="Arial" w:cs="Arial"/>
          <w:bCs/>
          <w:sz w:val="16"/>
          <w:szCs w:val="16"/>
        </w:rPr>
        <w:t xml:space="preserve">Rene,  grupo de la tarde     </w:t>
      </w:r>
    </w:p>
    <w:p w14:paraId="54955CD3" w14:textId="77777777" w:rsidR="00B153D7" w:rsidRDefault="00B153D7" w:rsidP="004076D7">
      <w:pPr>
        <w:spacing w:line="360" w:lineRule="auto"/>
        <w:jc w:val="both"/>
        <w:rPr>
          <w:rFonts w:ascii="Arial" w:hAnsi="Arial" w:cs="Arial"/>
          <w:bCs/>
        </w:rPr>
      </w:pPr>
    </w:p>
    <w:p w14:paraId="4A848E39" w14:textId="77777777" w:rsidR="00BF1B5F" w:rsidRDefault="00BF1B5F" w:rsidP="004076D7">
      <w:pPr>
        <w:spacing w:line="360" w:lineRule="auto"/>
        <w:jc w:val="both"/>
        <w:rPr>
          <w:rFonts w:ascii="Arial" w:hAnsi="Arial" w:cs="Arial"/>
          <w:bCs/>
        </w:rPr>
      </w:pPr>
    </w:p>
    <w:p w14:paraId="00810D71" w14:textId="06EFC9A2" w:rsidR="00822EF1" w:rsidRPr="00A72105" w:rsidRDefault="002A0C7E" w:rsidP="004076D7">
      <w:pPr>
        <w:pStyle w:val="Ttulo2"/>
        <w:spacing w:line="360" w:lineRule="auto"/>
        <w:jc w:val="both"/>
        <w:rPr>
          <w:rFonts w:ascii="Arial" w:hAnsi="Arial" w:cs="Arial"/>
          <w:b/>
          <w:color w:val="auto"/>
          <w:sz w:val="24"/>
          <w:szCs w:val="24"/>
        </w:rPr>
      </w:pPr>
      <w:r w:rsidRPr="00A72105">
        <w:rPr>
          <w:rFonts w:ascii="Arial" w:hAnsi="Arial" w:cs="Arial"/>
          <w:b/>
          <w:color w:val="auto"/>
          <w:sz w:val="24"/>
          <w:szCs w:val="24"/>
        </w:rPr>
        <w:t xml:space="preserve">I. </w:t>
      </w:r>
      <w:r w:rsidR="00822EF1" w:rsidRPr="00A72105">
        <w:rPr>
          <w:rFonts w:ascii="Arial" w:hAnsi="Arial" w:cs="Arial"/>
          <w:b/>
          <w:color w:val="auto"/>
          <w:sz w:val="24"/>
          <w:szCs w:val="24"/>
        </w:rPr>
        <w:t xml:space="preserve">La </w:t>
      </w:r>
      <w:r w:rsidR="005520D6" w:rsidRPr="00A72105">
        <w:rPr>
          <w:rFonts w:ascii="Arial" w:hAnsi="Arial" w:cs="Arial"/>
          <w:b/>
          <w:color w:val="auto"/>
          <w:sz w:val="24"/>
          <w:szCs w:val="24"/>
        </w:rPr>
        <w:t xml:space="preserve">Violencia de la </w:t>
      </w:r>
      <w:r w:rsidR="00822EF1" w:rsidRPr="00A72105">
        <w:rPr>
          <w:rFonts w:ascii="Arial" w:hAnsi="Arial" w:cs="Arial"/>
          <w:b/>
          <w:color w:val="auto"/>
          <w:sz w:val="24"/>
          <w:szCs w:val="24"/>
        </w:rPr>
        <w:t>institución psi</w:t>
      </w:r>
      <w:r w:rsidR="00BA7D74" w:rsidRPr="00A72105">
        <w:rPr>
          <w:rFonts w:ascii="Arial" w:hAnsi="Arial" w:cs="Arial"/>
          <w:b/>
          <w:color w:val="auto"/>
          <w:sz w:val="24"/>
          <w:szCs w:val="24"/>
        </w:rPr>
        <w:t xml:space="preserve">quiátrica </w:t>
      </w:r>
    </w:p>
    <w:p w14:paraId="152C6E30" w14:textId="77777777" w:rsidR="00B53691" w:rsidRPr="006D482F" w:rsidRDefault="00B53691" w:rsidP="00B53691">
      <w:pPr>
        <w:rPr>
          <w:rFonts w:ascii="Arial" w:hAnsi="Arial" w:cs="Arial"/>
        </w:rPr>
      </w:pPr>
    </w:p>
    <w:p w14:paraId="60B7A3AB" w14:textId="4933957F" w:rsidR="000B0465" w:rsidRPr="006D482F" w:rsidRDefault="0095196E" w:rsidP="007132A0">
      <w:pPr>
        <w:spacing w:line="360" w:lineRule="auto"/>
        <w:ind w:firstLine="708"/>
        <w:jc w:val="both"/>
        <w:rPr>
          <w:rFonts w:ascii="Arial" w:hAnsi="Arial" w:cs="Arial"/>
        </w:rPr>
      </w:pPr>
      <w:r w:rsidRPr="006D482F">
        <w:rPr>
          <w:rFonts w:ascii="Arial" w:hAnsi="Arial" w:cs="Arial"/>
        </w:rPr>
        <w:t>Abordaremos</w:t>
      </w:r>
      <w:r w:rsidR="000B0465" w:rsidRPr="006D482F">
        <w:rPr>
          <w:rFonts w:ascii="Arial" w:hAnsi="Arial" w:cs="Arial"/>
        </w:rPr>
        <w:t xml:space="preserve"> las condiciones de posibilidad de establecer un trabajo psicoanalítico </w:t>
      </w:r>
      <w:r w:rsidRPr="006D482F">
        <w:rPr>
          <w:rFonts w:ascii="Arial" w:hAnsi="Arial" w:cs="Arial"/>
        </w:rPr>
        <w:t xml:space="preserve">desde lo grupal </w:t>
      </w:r>
      <w:r w:rsidR="000B0465" w:rsidRPr="006D482F">
        <w:rPr>
          <w:rFonts w:ascii="Arial" w:hAnsi="Arial" w:cs="Arial"/>
        </w:rPr>
        <w:t>a</w:t>
      </w:r>
      <w:r w:rsidR="00E32D88" w:rsidRPr="006D482F">
        <w:rPr>
          <w:rFonts w:ascii="Arial" w:hAnsi="Arial" w:cs="Arial"/>
        </w:rPr>
        <w:t>l interior de</w:t>
      </w:r>
      <w:r w:rsidR="000B0465" w:rsidRPr="006D482F">
        <w:rPr>
          <w:rFonts w:ascii="Arial" w:hAnsi="Arial" w:cs="Arial"/>
        </w:rPr>
        <w:t xml:space="preserve"> un hospital psiquiátrico, teniendo en consideración </w:t>
      </w:r>
      <w:r w:rsidR="00FB28D3" w:rsidRPr="006D482F">
        <w:rPr>
          <w:rFonts w:ascii="Arial" w:hAnsi="Arial" w:cs="Arial"/>
        </w:rPr>
        <w:t xml:space="preserve">la reflexión sobre </w:t>
      </w:r>
      <w:r w:rsidR="000B0465" w:rsidRPr="006D482F">
        <w:rPr>
          <w:rFonts w:ascii="Arial" w:hAnsi="Arial" w:cs="Arial"/>
        </w:rPr>
        <w:t xml:space="preserve">los efectos </w:t>
      </w:r>
      <w:r w:rsidR="00DF5B7C" w:rsidRPr="006D482F">
        <w:rPr>
          <w:rFonts w:ascii="Arial" w:hAnsi="Arial" w:cs="Arial"/>
        </w:rPr>
        <w:t>que la</w:t>
      </w:r>
      <w:r w:rsidR="000B0465" w:rsidRPr="006D482F">
        <w:rPr>
          <w:rFonts w:ascii="Arial" w:hAnsi="Arial" w:cs="Arial"/>
        </w:rPr>
        <w:t xml:space="preserve"> institución </w:t>
      </w:r>
      <w:r w:rsidR="002C4A20" w:rsidRPr="006D482F">
        <w:rPr>
          <w:rFonts w:ascii="Arial" w:hAnsi="Arial" w:cs="Arial"/>
        </w:rPr>
        <w:t xml:space="preserve">ejerce </w:t>
      </w:r>
      <w:r w:rsidR="004E670E" w:rsidRPr="006D482F">
        <w:rPr>
          <w:rFonts w:ascii="Arial" w:hAnsi="Arial" w:cs="Arial"/>
        </w:rPr>
        <w:t>sobre</w:t>
      </w:r>
      <w:r w:rsidR="000B0465" w:rsidRPr="006D482F">
        <w:rPr>
          <w:rFonts w:ascii="Arial" w:hAnsi="Arial" w:cs="Arial"/>
        </w:rPr>
        <w:t xml:space="preserve"> </w:t>
      </w:r>
      <w:r w:rsidR="00201E1D" w:rsidRPr="006D482F">
        <w:rPr>
          <w:rFonts w:ascii="Arial" w:hAnsi="Arial" w:cs="Arial"/>
        </w:rPr>
        <w:t>quienes son parte de ella:</w:t>
      </w:r>
      <w:r w:rsidR="0016183F" w:rsidRPr="006D482F">
        <w:rPr>
          <w:rFonts w:ascii="Arial" w:hAnsi="Arial" w:cs="Arial"/>
        </w:rPr>
        <w:t xml:space="preserve"> </w:t>
      </w:r>
      <w:r w:rsidR="00286210" w:rsidRPr="006D482F">
        <w:rPr>
          <w:rFonts w:ascii="Arial" w:hAnsi="Arial" w:cs="Arial"/>
        </w:rPr>
        <w:t>usuarios y analistas</w:t>
      </w:r>
      <w:r w:rsidR="002C4A20" w:rsidRPr="006D482F">
        <w:rPr>
          <w:rFonts w:ascii="Arial" w:hAnsi="Arial" w:cs="Arial"/>
        </w:rPr>
        <w:t xml:space="preserve">. </w:t>
      </w:r>
    </w:p>
    <w:p w14:paraId="412DC908" w14:textId="77777777" w:rsidR="00E35060" w:rsidRPr="006D482F" w:rsidRDefault="004E670E" w:rsidP="007F2A31">
      <w:pPr>
        <w:spacing w:line="360" w:lineRule="auto"/>
        <w:ind w:firstLine="708"/>
        <w:jc w:val="both"/>
        <w:rPr>
          <w:rFonts w:ascii="Arial" w:hAnsi="Arial" w:cs="Arial"/>
        </w:rPr>
      </w:pPr>
      <w:r w:rsidRPr="006D482F">
        <w:rPr>
          <w:rFonts w:ascii="Arial" w:hAnsi="Arial" w:cs="Arial"/>
        </w:rPr>
        <w:t>Desde los años 50-60 la institución psiquiátrica ha sido cuestionad</w:t>
      </w:r>
      <w:r w:rsidR="00DA0C50" w:rsidRPr="006D482F">
        <w:rPr>
          <w:rFonts w:ascii="Arial" w:hAnsi="Arial" w:cs="Arial"/>
        </w:rPr>
        <w:t xml:space="preserve">a desde diferentes perspectivas y se </w:t>
      </w:r>
      <w:r w:rsidRPr="006D482F">
        <w:rPr>
          <w:rFonts w:ascii="Arial" w:hAnsi="Arial" w:cs="Arial"/>
        </w:rPr>
        <w:t xml:space="preserve">han impulsado diversas estrategias </w:t>
      </w:r>
      <w:r w:rsidR="00DA0C50" w:rsidRPr="006D482F">
        <w:rPr>
          <w:rFonts w:ascii="Arial" w:hAnsi="Arial" w:cs="Arial"/>
        </w:rPr>
        <w:t>para reformular los sistemas de salud mental</w:t>
      </w:r>
      <w:r w:rsidRPr="006D482F">
        <w:rPr>
          <w:rFonts w:ascii="Arial" w:hAnsi="Arial" w:cs="Arial"/>
        </w:rPr>
        <w:t xml:space="preserve">. En Chile, desde los años 90, con la vuelta a la democracia y con sustento en la Declaración de Caracas </w:t>
      </w:r>
      <w:r w:rsidRPr="006D482F">
        <w:rPr>
          <w:rFonts w:ascii="Arial" w:hAnsi="Arial" w:cs="Arial"/>
        </w:rPr>
        <w:fldChar w:fldCharType="begin" w:fldLock="1"/>
      </w:r>
      <w:r w:rsidR="00901D5F" w:rsidRPr="006D482F">
        <w:rPr>
          <w:rFonts w:ascii="Arial" w:hAnsi="Arial" w:cs="Arial"/>
        </w:rPr>
        <w:instrText>ADDIN CSL_CITATION {"citationItems":[{"id":"ITEM-1","itemData":{"author":[{"dropping-particle":"","family":"OPS","given":"","non-dropping-particle":"","parse-names":false,"suffix":""},{"dropping-particle":"","family":"OMS","given":"","non-dropping-particle":"","parse-names":false,"suffix":""}],"id":"ITEM-1","issued":{"date-parts":[["1990"]]},"number-of-pages":"5","publisher-place":"Caracas","title":"Declaración de Caracas","type":"report"},"uris":["http://www.mendeley.com/documents/?uuid=9a7bda23-345f-4b54-8485-8248b1180c96"]}],"mendeley":{"formattedCitation":"(OPS &amp; OMS, 1990)","plainTextFormattedCitation":"(OPS &amp; OMS, 1990)","previouslyFormattedCitation":"(OPS &amp; OMS, 1990)"},"properties":{"noteIndex":0},"schema":"https://github.com/citation-style-language/schema/raw/master/csl-citation.json"}</w:instrText>
      </w:r>
      <w:r w:rsidRPr="006D482F">
        <w:rPr>
          <w:rFonts w:ascii="Arial" w:hAnsi="Arial" w:cs="Arial"/>
        </w:rPr>
        <w:fldChar w:fldCharType="separate"/>
      </w:r>
      <w:r w:rsidRPr="006D482F">
        <w:rPr>
          <w:rFonts w:ascii="Arial" w:hAnsi="Arial" w:cs="Arial"/>
          <w:noProof/>
        </w:rPr>
        <w:t>(OPS &amp; OMS, 1990)</w:t>
      </w:r>
      <w:r w:rsidRPr="006D482F">
        <w:rPr>
          <w:rFonts w:ascii="Arial" w:hAnsi="Arial" w:cs="Arial"/>
        </w:rPr>
        <w:fldChar w:fldCharType="end"/>
      </w:r>
      <w:r w:rsidRPr="006D482F">
        <w:rPr>
          <w:rFonts w:ascii="Arial" w:hAnsi="Arial" w:cs="Arial"/>
        </w:rPr>
        <w:t xml:space="preserve"> se impulsó un plan de salud mental que implicaba el abandono progresivo de los hospitales psiquiátricos </w:t>
      </w:r>
      <w:r w:rsidR="00901D5F" w:rsidRPr="006D482F">
        <w:rPr>
          <w:rFonts w:ascii="Arial" w:hAnsi="Arial" w:cs="Arial"/>
        </w:rPr>
        <w:t xml:space="preserve">y el impulso de un modelo de sistema de salud </w:t>
      </w:r>
      <w:r w:rsidR="00201E1D" w:rsidRPr="006D482F">
        <w:rPr>
          <w:rFonts w:ascii="Arial" w:hAnsi="Arial" w:cs="Arial"/>
        </w:rPr>
        <w:t>con base en lo</w:t>
      </w:r>
      <w:r w:rsidR="00DA0C50" w:rsidRPr="006D482F">
        <w:rPr>
          <w:rFonts w:ascii="Arial" w:hAnsi="Arial" w:cs="Arial"/>
        </w:rPr>
        <w:t xml:space="preserve"> </w:t>
      </w:r>
      <w:r w:rsidR="00901D5F" w:rsidRPr="006D482F">
        <w:rPr>
          <w:rFonts w:ascii="Arial" w:hAnsi="Arial" w:cs="Arial"/>
        </w:rPr>
        <w:t xml:space="preserve">comunitario </w:t>
      </w:r>
      <w:r w:rsidR="00901D5F" w:rsidRPr="006D482F">
        <w:rPr>
          <w:rFonts w:ascii="Arial" w:hAnsi="Arial" w:cs="Arial"/>
        </w:rPr>
        <w:fldChar w:fldCharType="begin" w:fldLock="1"/>
      </w:r>
      <w:r w:rsidR="009C1FF7" w:rsidRPr="006D482F">
        <w:rPr>
          <w:rFonts w:ascii="Arial" w:hAnsi="Arial" w:cs="Arial"/>
        </w:rPr>
        <w:instrText>ADDIN CSL_CITATION {"citationItems":[{"id":"ITEM-1","itemData":{"author":[{"dropping-particle":"","family":"Minoletti","given":"Alberto","non-dropping-particle":"","parse-names":false,"suffix":""},{"dropping-particle":"","family":"Rojas","given":"Graciela","non-dropping-particle":"","parse-names":false,"suffix":""},{"dropping-particle":"","family":"Sepúlveda","given":"Rafael","non-dropping-particle":"","parse-names":false,"suffix":""}],"container-title":"La psiquiatría en Chile: apuntes para una historia","editor":[{"dropping-particle":"","family":"Armijo","given":"María Alejandra","non-dropping-particle":"","parse-names":false,"suffix":""}],"id":"ITEM-1","issued":{"date-parts":[["2011"]]},"note":"Tres grandes etapas en políticas de atención de personas con trastornos mentales, cada una de ellas con su propio modelo de organización de servicios. \n  \n1.- Manicomial, “se desarrolla durante el período de la Beneficencia Pública en salud y se extiende por aproximadamente 140 años, finalizando en forma coincidente con la creación del Servicio Nacional de Salud en 1952. El modelo de servicios se caracteriza por grandes instituciones asilares, con objetivos predominantemente custodiales y una acumulación creciente de personas en pabellones de crónicos, siempre con recursos muy insuficientes que llevan a hacinamiento, mala higiene, trasgresiones de derechos humanos y alta mortalidad.” \n  \n2.- Modelo es hospitalocéntrico, “con transformación de los manicomios en hospitales psiquiátricos y la instalación de servicios de psiquiatría en hospitales generales, siendo su duración de alrededor de 40 años, cursando a través de las dos primeras reformas de salud que se implementan en Chile – las cuáles no consideran a la salud o la enfermedad mental entre sus prioridades - y terminando con el inicio del retorno a la democracia en 1990. Este modelo se caracteriza por la incorporación del tratamiento con psicofármacos y otras terapias biológicas, hospitalizaciones de menor duración, menor acumulación de personas en los servicios de crónicos y la implementación de consultorios ambulatorios adosados a los hospitales. Al igual que en la etapa previa, los recursos son insuficientes y las coberturas de atención son bajas, focalizadas fundamentalmente en personas con trastornos mentales severos y que llegan tardíamente a consultar.” \n  \n3.- Ambulatorio/comunitario, “con 20 años de desarrollo y aún vigente, es la que ha logrado la mayor voluntad política y financiera para su implementación y la que ha alcanzado la mayor inclusión de la salud mental en un proceso de reforma de la salud. El modelo, en este caso, está basado en una amplia inclusión de la salud mental en la atención primaria, donde se atiende a la mayoría de las personas con trastornos mentales; la descentralización de la atención de especialidad, de preferencia en centros de salud mental comunitarios; la participación de las personas, familias y sus organizaciones en los procesos de tratamiento; y la creación de una serie de dispositivos y programas comunitarios que permitan a las personas con los trastornos y discapacidades más severas vivir y se incluidos en la comunidad. La voluntad política que se ha puesto en juego y el tipo de modelo que se ha aplicado ha permitido que en esta etapa se responda significativamente mejor a las necesidades de atención y que exista un mayor respeto de los derechos de las personas con discapacidad mental. El desarrollo de este modelo, aún presentando muchas insuficiencias, ha puesto a Chile en la vanguardia de las políticas de salud mental en América Latina.” \n  \n  \n1852 se funda la Casa de Orates de Nuestra Señora de los Ángeles en Barrio Yungay. \n  \n1858 se crea nuevo establecimiento en calle Olivos: tasa de fallecimiento del 20% al año. \n  \n1894 se compra campo en providencia \n1895 se comienza a construir moderno manicomio con 34 pabellones (45.080 metros cuadrados entre edificio jardines, etc.), jardines, diversos talleres, anfiteatro, colonia agrícola de 8 a 10 hectáreas \n1898 este edificio es ocupado por el ejército de Chile. \n1992 el hacinamiento alcanzó a 2184 personas y su capacidad original era de 272. \n1920-1930 se realizan transformaciones conceptuales y organizacionales, se transforma en una mezcla de manicomio y hospital psiquiátrico. \n1925 Apertura del Asilo de intemperancia en casa de Orates para cumplir con la ley de alcoholes (se mantiene con multas de esta ley) \n1928 Se transforma Casa de Orates en manicomio nacional y fundación del Peral. \n1928 se propone la creación de 3 Open Door en chile, tomando las ideas de laborterapia. \nSolo se construye el Open Door de Santiago en el Fundo El Peral, pasó de ser colonia agrícola a institución custodial. Fotografías del 1978 muestran las condiciones de hacinamiento, desnutrición, etc. \n1932 se llega a un hacinamiento de 3420 asilados \n1937 se funda primer servicio de Neuropsiquiatría infantil en Quinta Bella para niños alienados crónicos. \n  \nPolíticas de salud mental durante la Primera reforma de salud (1950-1973) \n1950 se establece que todo hospital debe contar con un servicio de psiquiatría \n1952 se crea servicio nacional de salud \n1954 se crea en Hospital del salvador un servicio de medicina psicosomática y psiquiatría social. Integran corrientes emergentes de la época. \n1958 se publica “Investigaciones epidemiológicas acerca de la morbilidad mental en Chile” por José Horwitz. \n1959 se traslada la cátedra de Enfermedades Mentales desde el hospital psiquiátrico a la clínica psiquiátrica Universitaria y pasa a formar parte del Hospital clínico de la Universidad de Chile. \n1966 primer programa de salud mental en Chile \n1968 se inicia en área sur el Programa Intercomunitario de salud mental, centrado en alcoholismo. (funcionó hasta 1973) \n1970-1973 durante Unidad Popular aparece medida “Control del alcoholismo”. \n  \n  \n  \nPolíticas en salud mental durante la segunda reforma a la salud (1973-1990) \n  \n  \nSe crea Fonasa, Sistema nacional de Servicios de Salud (SNSS que reemplaza a SNS), Isapre, Descentralización y municipalización de atención primaria. Quedaron proscritas las experiencias de salud mental comunitarias (sus protagonistas fueron asesinados, presos, etc) \n  \nLas intervenciones comunitarias se implementaron desde fuera del estado, ONG, etc. \nOrganizaciones trabajaron en salud mental en apoyo a víctimas de la dictadura (Fasic, ILAS, Codepu, pide, Cintrans, etc) \n  \n  \n1979 se suprime dirección General del SNS y el consejo de salud y el ministerio de salud asume sus funciones. Se crean 27 servicios dependientes del ministerio, 7 en región metropolitana. \n1980 se inicia municipalización de atención primaria. \n1981 se crean Isapres. En un momento llegaron a tener al 27% de la población. No abordaban salud mental. \n1982 Red de centros de adolescencia y drogas prevención y tratamiento de la drogadicción juvenil en sectores pobres y marginales de la región metropolitana. \n1987 culmina proceso de municipalización. \n  \n  \nPolíticas de salud mental durante la tercera reforma de salud (1990-2010) \n  \nNo se producen grandes cambios en el sector salud. \nSe comienza a dar más importancia a los problemas de salud mental. \nSe crea unidad de salud mental en el ministerio de salud (8 profesionales). \nSurgen 4 programas nacionales: \n1.- Salud mental en atención primaria \n2.- Reparación integral en salud y derechos humanos (PRAIS) \n3.- Red de centros comunitarios de salud mental familiar (COSAM) \n4.- Prevención en alcohol y drogas “Quiero mi vida sin drogas \n  \n1990 Declaración de Caracas (OPS): atención psiquiátrica ligada a atención primaria, derechos humanos, privilegiar el medio comunitario, ajustar legislaciones. Critica al rol hegemónico del hospital psiquiátrico. \n  \n1993 se aprueba por el ministerio las políticas y Plan de salud mental: 6 áreas prioritarias: \n1.- Infanto-juvenil, \n2.- Atención primaria, \n3.- Red de servicios clínicos, \n4.- Beber problema y consumo indebido de drogas, \n5.- rehabilitación y reinserción social de discapacitados y derechos humanos, \n6.- Violencia y salud, \n  \nSe implementan hogares protegidos, centros diurnos, programas de rehabilitación psicosocial, hospitales de día, centros de salud mental comunitarios, comunidades terapéuticas y equipos de rehabilitación para dependencia de sustancias. Se incorporan psicólogos a la atención primaria. Florecen agrupaciones de familiares y sus voces se hacen escuchar para mejorar los servicios. \n  \nSolamente se invertía al fin de la década un 1% en salud mental. \n  \n1998 luego de una crisis se elabora Plan nacional de Psiquiatría forense y se sientan las bases para un Plan nacional de salud mental y psiquiatría. \n  \nPlan nacional de psiquiatría forense: una unidad de alta complejidad, 3 de mediana complejidad, hospitales de día y hogares protegidos. \n  \n2000 se emite Plan nacional de psiquiatría y salud mental. La falta de apoyo desde el ministerio de salud impidió que fuera respaldado por un decreto ministerial. (solo es decreto el programa de salud mental, que es un capítulo) \n  \nPresupuesto ha aumentado de 1% a 3% \n  \n  \n2005: Auge-GES. De los 56 problemas de salud del país originales se incluyó 3 de salud mental. Esquizofrenia, depresión y consumo problemático y dependencia de alcohol y drogas. La cobertura inicial que incluia 25 patologías, incluyó solo esquizofrenia porque tenía menor costo debido a que era menos población. \n  \n2006: Se incluyen 15 nuevos problemas al ges, dentro de los que se incluye depresión para personas de 15 años o más. \n  \nUn problema que ocurrió es que desde Isapres (privado) se privilegió la contratación de psiquiatras, de modo que disminuyó su disponibilidad en el sector público. \n  \n2007: se incluyen 17 problemas adicionales, dentro de los que se incorpora el tratamiento del consumo perjudicial y dependencia de alcohol y drogas en menores de 20 años. Solo cuadros leves y moderados en un plan ambulatorio básico. \n  \n2009: no se incluye el trastorno bipolar en GES.","page":"231","publisher":"Royal Pharma","publisher-place":"Santiago","title":"Notas sobre la Historia de las Políticas y Reformas de Salud Mental en Chile","type":"chapter"},"uris":["http://www.mendeley.com/documents/?uuid=7a3328ba-a57a-40ae-9cd2-7eefbff7a0ed"]}],"mendeley":{"formattedCitation":"(Minoletti, Rojas, &amp; Sepúlveda, 2011)","plainTextFormattedCitation":"(Minoletti, Rojas, &amp; Sepúlveda, 2011)","previouslyFormattedCitation":"(Minoletti, Rojas, &amp; Sepúlveda, 2011)"},"properties":{"noteIndex":0},"schema":"https://github.com/citation-style-language/schema/raw/master/csl-citation.json"}</w:instrText>
      </w:r>
      <w:r w:rsidR="00901D5F" w:rsidRPr="006D482F">
        <w:rPr>
          <w:rFonts w:ascii="Arial" w:hAnsi="Arial" w:cs="Arial"/>
        </w:rPr>
        <w:fldChar w:fldCharType="separate"/>
      </w:r>
      <w:r w:rsidR="00901D5F" w:rsidRPr="006D482F">
        <w:rPr>
          <w:rFonts w:ascii="Arial" w:hAnsi="Arial" w:cs="Arial"/>
          <w:noProof/>
        </w:rPr>
        <w:t>(Minoletti, Rojas, &amp; Sepúlveda, 2011)</w:t>
      </w:r>
      <w:r w:rsidR="00901D5F" w:rsidRPr="006D482F">
        <w:rPr>
          <w:rFonts w:ascii="Arial" w:hAnsi="Arial" w:cs="Arial"/>
        </w:rPr>
        <w:fldChar w:fldCharType="end"/>
      </w:r>
      <w:r w:rsidR="00901D5F" w:rsidRPr="006D482F">
        <w:rPr>
          <w:rFonts w:ascii="Arial" w:hAnsi="Arial" w:cs="Arial"/>
        </w:rPr>
        <w:t>. Aun así</w:t>
      </w:r>
      <w:r w:rsidR="00286210" w:rsidRPr="006D482F">
        <w:rPr>
          <w:rFonts w:ascii="Arial" w:hAnsi="Arial" w:cs="Arial"/>
        </w:rPr>
        <w:t>,</w:t>
      </w:r>
      <w:r w:rsidR="00901D5F" w:rsidRPr="006D482F">
        <w:rPr>
          <w:rFonts w:ascii="Arial" w:hAnsi="Arial" w:cs="Arial"/>
        </w:rPr>
        <w:t xml:space="preserve"> el Instituto Psiquiátrico </w:t>
      </w:r>
      <w:r w:rsidR="003C51E2" w:rsidRPr="006D482F">
        <w:rPr>
          <w:rFonts w:ascii="Arial" w:hAnsi="Arial" w:cs="Arial"/>
        </w:rPr>
        <w:t>de Santiago</w:t>
      </w:r>
      <w:r w:rsidR="00201E1D" w:rsidRPr="006D482F">
        <w:rPr>
          <w:rFonts w:ascii="Arial" w:hAnsi="Arial" w:cs="Arial"/>
        </w:rPr>
        <w:t>,</w:t>
      </w:r>
      <w:r w:rsidR="003C51E2" w:rsidRPr="006D482F">
        <w:rPr>
          <w:rFonts w:ascii="Arial" w:hAnsi="Arial" w:cs="Arial"/>
        </w:rPr>
        <w:t xml:space="preserve"> </w:t>
      </w:r>
      <w:r w:rsidR="00C2165A" w:rsidRPr="006D482F">
        <w:rPr>
          <w:rFonts w:ascii="Arial" w:hAnsi="Arial" w:cs="Arial"/>
        </w:rPr>
        <w:t xml:space="preserve">con un formato </w:t>
      </w:r>
      <w:r w:rsidR="00DF5B7C" w:rsidRPr="006D482F">
        <w:rPr>
          <w:rFonts w:ascii="Arial" w:hAnsi="Arial" w:cs="Arial"/>
        </w:rPr>
        <w:t>predominantemente</w:t>
      </w:r>
      <w:r w:rsidR="006D00AF" w:rsidRPr="006D482F">
        <w:rPr>
          <w:rFonts w:ascii="Arial" w:hAnsi="Arial" w:cs="Arial"/>
        </w:rPr>
        <w:t xml:space="preserve"> asilar</w:t>
      </w:r>
      <w:r w:rsidR="00201E1D" w:rsidRPr="006D482F">
        <w:rPr>
          <w:rFonts w:ascii="Arial" w:hAnsi="Arial" w:cs="Arial"/>
        </w:rPr>
        <w:t>,</w:t>
      </w:r>
      <w:r w:rsidR="00C2165A" w:rsidRPr="006D482F">
        <w:rPr>
          <w:rFonts w:ascii="Arial" w:hAnsi="Arial" w:cs="Arial"/>
        </w:rPr>
        <w:t xml:space="preserve"> </w:t>
      </w:r>
      <w:r w:rsidR="00901D5F" w:rsidRPr="006D482F">
        <w:rPr>
          <w:rFonts w:ascii="Arial" w:hAnsi="Arial" w:cs="Arial"/>
        </w:rPr>
        <w:t>continua siendo una institución articuladora del sistema de salud mental y cent</w:t>
      </w:r>
      <w:r w:rsidR="00F67B30" w:rsidRPr="006D482F">
        <w:rPr>
          <w:rFonts w:ascii="Arial" w:hAnsi="Arial" w:cs="Arial"/>
        </w:rPr>
        <w:t>ro de referencia nacional de</w:t>
      </w:r>
      <w:r w:rsidR="00901D5F" w:rsidRPr="006D482F">
        <w:rPr>
          <w:rFonts w:ascii="Arial" w:hAnsi="Arial" w:cs="Arial"/>
        </w:rPr>
        <w:t xml:space="preserve"> casos complejos que no logran ser abordados por la red</w:t>
      </w:r>
      <w:r w:rsidR="00577681" w:rsidRPr="006D482F">
        <w:rPr>
          <w:rFonts w:ascii="Arial" w:hAnsi="Arial" w:cs="Arial"/>
        </w:rPr>
        <w:t xml:space="preserve">. </w:t>
      </w:r>
    </w:p>
    <w:p w14:paraId="7D2E2EFB" w14:textId="6FCD4CF1" w:rsidR="007C2DB0" w:rsidRPr="006D482F" w:rsidRDefault="00E35060" w:rsidP="007C2DB0">
      <w:pPr>
        <w:spacing w:line="360" w:lineRule="auto"/>
        <w:ind w:firstLine="708"/>
        <w:jc w:val="both"/>
        <w:rPr>
          <w:rFonts w:ascii="Arial" w:hAnsi="Arial" w:cs="Arial"/>
        </w:rPr>
      </w:pPr>
      <w:r w:rsidRPr="006D482F">
        <w:rPr>
          <w:rFonts w:ascii="Arial" w:hAnsi="Arial" w:cs="Arial"/>
        </w:rPr>
        <w:lastRenderedPageBreak/>
        <w:t xml:space="preserve">El Psiquiátrico mantiene </w:t>
      </w:r>
      <w:r w:rsidR="007D42C4" w:rsidRPr="006D482F">
        <w:rPr>
          <w:rFonts w:ascii="Arial" w:hAnsi="Arial" w:cs="Arial"/>
        </w:rPr>
        <w:t xml:space="preserve">modos de aproximación y tratamiento </w:t>
      </w:r>
      <w:r w:rsidR="00286210" w:rsidRPr="006D482F">
        <w:rPr>
          <w:rFonts w:ascii="Arial" w:hAnsi="Arial" w:cs="Arial"/>
        </w:rPr>
        <w:t>propios de instituciones</w:t>
      </w:r>
      <w:r w:rsidR="003C51E2" w:rsidRPr="006D482F">
        <w:rPr>
          <w:rFonts w:ascii="Arial" w:hAnsi="Arial" w:cs="Arial"/>
        </w:rPr>
        <w:t xml:space="preserve"> </w:t>
      </w:r>
      <w:r w:rsidR="002E74DF" w:rsidRPr="006D482F">
        <w:rPr>
          <w:rFonts w:ascii="Arial" w:hAnsi="Arial" w:cs="Arial"/>
        </w:rPr>
        <w:t xml:space="preserve">descritas </w:t>
      </w:r>
      <w:r w:rsidR="00286210" w:rsidRPr="006D482F">
        <w:rPr>
          <w:rFonts w:ascii="Arial" w:hAnsi="Arial" w:cs="Arial"/>
        </w:rPr>
        <w:t xml:space="preserve">como totales </w:t>
      </w:r>
      <w:r w:rsidR="002E74DF" w:rsidRPr="006D482F">
        <w:rPr>
          <w:rFonts w:ascii="Arial" w:hAnsi="Arial" w:cs="Arial"/>
        </w:rPr>
        <w:t xml:space="preserve">por </w:t>
      </w:r>
      <w:r w:rsidR="00B97EEB" w:rsidRPr="006D482F">
        <w:rPr>
          <w:rFonts w:ascii="Arial" w:hAnsi="Arial" w:cs="Arial"/>
        </w:rPr>
        <w:t xml:space="preserve">Goffman </w:t>
      </w:r>
      <w:r w:rsidR="00B97EEB" w:rsidRPr="006D482F">
        <w:rPr>
          <w:rFonts w:ascii="Arial" w:hAnsi="Arial" w:cs="Arial"/>
        </w:rPr>
        <w:fldChar w:fldCharType="begin" w:fldLock="1"/>
      </w:r>
      <w:r w:rsidR="00B97EEB" w:rsidRPr="006D482F">
        <w:rPr>
          <w:rFonts w:ascii="Arial" w:hAnsi="Arial" w:cs="Arial"/>
        </w:rPr>
        <w:instrText>ADDIN CSL_CITATION {"citationItems":[{"id":"ITEM-1","itemData":{"author":[{"dropping-particle":"","family":"Goffman","given":"Erving","non-dropping-particle":"","parse-names":false,"suffix":""}],"id":"ITEM-1","issued":{"date-parts":[["2009"]]},"publisher":"Amorrortu","publisher-place":"Buenos Aires","title":"Internados. Ensayos sobre la situación social de los enfermos mentales","type":"book"},"uris":["http://www.mendeley.com/documents/?uuid=67f69256-a2ec-4e75-a94e-251faa30df15"]}],"mendeley":{"formattedCitation":"(Goffman, 2009)","manualFormatting":"(2009)","plainTextFormattedCitation":"(Goffman, 2009)","previouslyFormattedCitation":"(Goffman, 2009)"},"properties":{"noteIndex":0},"schema":"https://github.com/citation-style-language/schema/raw/master/csl-citation.json"}</w:instrText>
      </w:r>
      <w:r w:rsidR="00B97EEB" w:rsidRPr="006D482F">
        <w:rPr>
          <w:rFonts w:ascii="Arial" w:hAnsi="Arial" w:cs="Arial"/>
        </w:rPr>
        <w:fldChar w:fldCharType="separate"/>
      </w:r>
      <w:r w:rsidR="00B97EEB" w:rsidRPr="006D482F">
        <w:rPr>
          <w:rFonts w:ascii="Arial" w:hAnsi="Arial" w:cs="Arial"/>
          <w:noProof/>
        </w:rPr>
        <w:t>(2009)</w:t>
      </w:r>
      <w:r w:rsidR="00B97EEB" w:rsidRPr="006D482F">
        <w:rPr>
          <w:rFonts w:ascii="Arial" w:hAnsi="Arial" w:cs="Arial"/>
        </w:rPr>
        <w:fldChar w:fldCharType="end"/>
      </w:r>
      <w:r w:rsidRPr="006D482F">
        <w:rPr>
          <w:rFonts w:ascii="Arial" w:hAnsi="Arial" w:cs="Arial"/>
        </w:rPr>
        <w:t xml:space="preserve"> y concordante con las afirmaciones de Bleger </w:t>
      </w:r>
      <w:r w:rsidRPr="006D482F">
        <w:rPr>
          <w:rFonts w:ascii="Arial" w:hAnsi="Arial" w:cs="Arial"/>
        </w:rPr>
        <w:fldChar w:fldCharType="begin" w:fldLock="1"/>
      </w:r>
      <w:r w:rsidRPr="006D482F">
        <w:rPr>
          <w:rFonts w:ascii="Arial" w:hAnsi="Arial" w:cs="Arial"/>
        </w:rPr>
        <w:instrText>ADDIN CSL_CITATION {"citationItems":[{"id":"ITEM-1","itemData":{"author":[{"dropping-particle":"","family":"Bleger","given":"José","non-dropping-particle":"","parse-names":false,"suffix":""}],"chapter-number":"II","container-title":"Psicohigiene y psicología institucional","id":"ITEM-1","issued":{"date-parts":[["1966"]]},"page":"43-","publisher":"Paidos","publisher-place":"Buenos Aires","title":"Psicología institucional","type":"chapter"},"uris":["http://www.mendeley.com/documents/?uuid=50d01adb-3d31-482b-b077-840ceeb2ea2a"]}],"mendeley":{"formattedCitation":"(Bleger, 1966)","manualFormatting":"(1966)","plainTextFormattedCitation":"(Bleger, 1966)","previouslyFormattedCitation":"(Bleger, 1966)"},"properties":{"noteIndex":0},"schema":"https://github.com/citation-style-language/schema/raw/master/csl-citation.json"}</w:instrText>
      </w:r>
      <w:r w:rsidRPr="006D482F">
        <w:rPr>
          <w:rFonts w:ascii="Arial" w:hAnsi="Arial" w:cs="Arial"/>
        </w:rPr>
        <w:fldChar w:fldCharType="separate"/>
      </w:r>
      <w:r w:rsidRPr="006D482F">
        <w:rPr>
          <w:rFonts w:ascii="Arial" w:hAnsi="Arial" w:cs="Arial"/>
          <w:noProof/>
        </w:rPr>
        <w:t>(1966)</w:t>
      </w:r>
      <w:r w:rsidRPr="006D482F">
        <w:rPr>
          <w:rFonts w:ascii="Arial" w:hAnsi="Arial" w:cs="Arial"/>
        </w:rPr>
        <w:fldChar w:fldCharType="end"/>
      </w:r>
      <w:r w:rsidRPr="006D482F">
        <w:rPr>
          <w:rFonts w:ascii="Arial" w:hAnsi="Arial" w:cs="Arial"/>
        </w:rPr>
        <w:t xml:space="preserve"> respecto a que la institución reproduce la misma alienación de </w:t>
      </w:r>
      <w:r w:rsidRPr="006D482F">
        <w:rPr>
          <w:rFonts w:ascii="Arial" w:eastAsia="Times New Roman" w:hAnsi="Arial" w:cs="Arial"/>
        </w:rPr>
        <w:t xml:space="preserve">sus pacientes: “Los enfermos tienden a ser tratados como cosas, la identidad se pierde totalmente, los contactos sociales se empobrecen, se llega a una monotonía con una fuerte deprivación sensorial, que refuerza y afianza la alienación de los pacientes” </w:t>
      </w:r>
      <w:r w:rsidRPr="006D482F">
        <w:rPr>
          <w:rFonts w:ascii="Arial" w:hAnsi="Arial" w:cs="Arial"/>
        </w:rPr>
        <w:fldChar w:fldCharType="begin" w:fldLock="1"/>
      </w:r>
      <w:r w:rsidRPr="006D482F">
        <w:rPr>
          <w:rFonts w:ascii="Arial" w:hAnsi="Arial" w:cs="Arial"/>
        </w:rPr>
        <w:instrText>ADDIN CSL_CITATION {"citationItems":[{"id":"ITEM-1","itemData":{"author":[{"dropping-particle":"","family":"Bleger","given":"José","non-dropping-particle":"","parse-names":false,"suffix":""}],"chapter-number":"II","container-title":"Psicohigiene y psicología institucional","id":"ITEM-1","issued":{"date-parts":[["1966"]]},"page":"43-","publisher":"Paidos","publisher-place":"Buenos Aires","title":"Psicología institucional","type":"chapter"},"locator":"91","uris":["http://www.mendeley.com/documents/?uuid=50d01adb-3d31-482b-b077-840ceeb2ea2a"]}],"mendeley":{"formattedCitation":"(Bleger, 1966, p. 91)","manualFormatting":"(Bleger, 1966, p. 91)","plainTextFormattedCitation":"(Bleger, 1966, p. 91)","previouslyFormattedCitation":"(Bleger, 1966, p. 91)"},"properties":{"noteIndex":0},"schema":"https://github.com/citation-style-language/schema/raw/master/csl-citation.json"}</w:instrText>
      </w:r>
      <w:r w:rsidRPr="006D482F">
        <w:rPr>
          <w:rFonts w:ascii="Arial" w:hAnsi="Arial" w:cs="Arial"/>
        </w:rPr>
        <w:fldChar w:fldCharType="separate"/>
      </w:r>
      <w:r w:rsidRPr="006D482F">
        <w:rPr>
          <w:rFonts w:ascii="Arial" w:hAnsi="Arial" w:cs="Arial"/>
          <w:noProof/>
        </w:rPr>
        <w:t>(Bleger, 1966, p. 91)</w:t>
      </w:r>
      <w:r w:rsidRPr="006D482F">
        <w:rPr>
          <w:rFonts w:ascii="Arial" w:hAnsi="Arial" w:cs="Arial"/>
        </w:rPr>
        <w:fldChar w:fldCharType="end"/>
      </w:r>
      <w:r w:rsidRPr="006D482F">
        <w:rPr>
          <w:rFonts w:ascii="Arial" w:hAnsi="Arial" w:cs="Arial"/>
        </w:rPr>
        <w:t xml:space="preserve">. En este sentido, </w:t>
      </w:r>
      <w:r w:rsidR="00B97EEB" w:rsidRPr="006D482F">
        <w:rPr>
          <w:rFonts w:ascii="Arial" w:hAnsi="Arial" w:cs="Arial"/>
        </w:rPr>
        <w:t xml:space="preserve">Rojas </w:t>
      </w:r>
      <w:r w:rsidR="00B97EEB" w:rsidRPr="006D482F">
        <w:rPr>
          <w:rFonts w:ascii="Arial" w:hAnsi="Arial" w:cs="Arial"/>
        </w:rPr>
        <w:fldChar w:fldCharType="begin" w:fldLock="1"/>
      </w:r>
      <w:r w:rsidR="00B97EEB" w:rsidRPr="006D482F">
        <w:rPr>
          <w:rFonts w:ascii="Arial" w:hAnsi="Arial" w:cs="Arial"/>
        </w:rPr>
        <w:instrText>ADDIN CSL_CITATION {"citationItems":[{"id":"ITEM-1","itemData":{"author":[{"dropping-particle":"","family":"Rojas","given":"Hugo","non-dropping-particle":"","parse-names":false,"suffix":""}],"id":"ITEM-1","issued":{"date-parts":[["2011"]]},"publisher":"Universidad de Chile","publisher-place":"Santiago de Chile","title":"Sectores: Fenomenología de la vida social de un grupo de pacientes internados en un sector del Hospital Psiquiátrico de Santiago","type":"book"},"uris":["http://www.mendeley.com/documents/?uuid=da54d72a-db7f-426a-9369-b7c3e0fc1687"]}],"mendeley":{"formattedCitation":"(Rojas, 2011)","manualFormatting":"(2011)","plainTextFormattedCitation":"(Rojas, 2011)","previouslyFormattedCitation":"(Rojas, 2011)"},"properties":{"noteIndex":0},"schema":"https://github.com/citation-style-language/schema/raw/master/csl-citation.json"}</w:instrText>
      </w:r>
      <w:r w:rsidR="00B97EEB" w:rsidRPr="006D482F">
        <w:rPr>
          <w:rFonts w:ascii="Arial" w:hAnsi="Arial" w:cs="Arial"/>
        </w:rPr>
        <w:fldChar w:fldCharType="separate"/>
      </w:r>
      <w:r w:rsidR="00B97EEB" w:rsidRPr="006D482F">
        <w:rPr>
          <w:rFonts w:ascii="Arial" w:hAnsi="Arial" w:cs="Arial"/>
          <w:noProof/>
        </w:rPr>
        <w:t>(2011)</w:t>
      </w:r>
      <w:r w:rsidR="00B97EEB" w:rsidRPr="006D482F">
        <w:rPr>
          <w:rFonts w:ascii="Arial" w:hAnsi="Arial" w:cs="Arial"/>
        </w:rPr>
        <w:fldChar w:fldCharType="end"/>
      </w:r>
      <w:r w:rsidR="007D42C4" w:rsidRPr="006D482F">
        <w:rPr>
          <w:rFonts w:ascii="Arial" w:hAnsi="Arial" w:cs="Arial"/>
        </w:rPr>
        <w:t xml:space="preserve"> se</w:t>
      </w:r>
      <w:r w:rsidR="002E74DF" w:rsidRPr="006D482F">
        <w:rPr>
          <w:rFonts w:ascii="Arial" w:hAnsi="Arial" w:cs="Arial"/>
        </w:rPr>
        <w:t xml:space="preserve"> hospitalizó</w:t>
      </w:r>
      <w:r w:rsidR="00B97EEB" w:rsidRPr="006D482F">
        <w:rPr>
          <w:rFonts w:ascii="Arial" w:hAnsi="Arial" w:cs="Arial"/>
        </w:rPr>
        <w:t xml:space="preserve"> como paciente encubierto en un</w:t>
      </w:r>
      <w:r w:rsidRPr="006D482F">
        <w:rPr>
          <w:rFonts w:ascii="Arial" w:hAnsi="Arial" w:cs="Arial"/>
        </w:rPr>
        <w:t>o de los sectores del Psiquiátrico de Santiago y,</w:t>
      </w:r>
      <w:r w:rsidR="007D42C4" w:rsidRPr="006D482F">
        <w:rPr>
          <w:rFonts w:ascii="Arial" w:hAnsi="Arial" w:cs="Arial"/>
        </w:rPr>
        <w:t xml:space="preserve"> </w:t>
      </w:r>
      <w:r w:rsidR="002E74DF" w:rsidRPr="006D482F">
        <w:rPr>
          <w:rFonts w:ascii="Arial" w:hAnsi="Arial" w:cs="Arial"/>
        </w:rPr>
        <w:t>al exponer sus resultados</w:t>
      </w:r>
      <w:r w:rsidRPr="006D482F">
        <w:rPr>
          <w:rFonts w:ascii="Arial" w:hAnsi="Arial" w:cs="Arial"/>
        </w:rPr>
        <w:t>,</w:t>
      </w:r>
      <w:r w:rsidR="002E74DF" w:rsidRPr="006D482F">
        <w:rPr>
          <w:rFonts w:ascii="Arial" w:hAnsi="Arial" w:cs="Arial"/>
        </w:rPr>
        <w:t xml:space="preserve"> afirmó</w:t>
      </w:r>
      <w:r w:rsidR="00B97EEB" w:rsidRPr="006D482F">
        <w:rPr>
          <w:rFonts w:ascii="Arial" w:hAnsi="Arial" w:cs="Arial"/>
        </w:rPr>
        <w:t xml:space="preserve"> que </w:t>
      </w:r>
      <w:r w:rsidR="004F58E1" w:rsidRPr="006D482F">
        <w:rPr>
          <w:rFonts w:ascii="Arial" w:hAnsi="Arial" w:cs="Arial"/>
        </w:rPr>
        <w:t>al interior de la institución</w:t>
      </w:r>
      <w:r w:rsidR="00AC5FFD" w:rsidRPr="006D482F">
        <w:rPr>
          <w:rFonts w:ascii="Arial" w:hAnsi="Arial" w:cs="Arial"/>
        </w:rPr>
        <w:t>:</w:t>
      </w:r>
      <w:r w:rsidR="004F58E1" w:rsidRPr="006D482F">
        <w:rPr>
          <w:rFonts w:ascii="Arial" w:hAnsi="Arial" w:cs="Arial"/>
        </w:rPr>
        <w:t xml:space="preserve"> </w:t>
      </w:r>
      <w:r w:rsidR="00B97EEB" w:rsidRPr="006D482F">
        <w:rPr>
          <w:rFonts w:ascii="Arial" w:hAnsi="Arial" w:cs="Arial"/>
        </w:rPr>
        <w:t>“</w:t>
      </w:r>
      <w:r w:rsidR="00286210" w:rsidRPr="006D482F">
        <w:rPr>
          <w:rFonts w:ascii="Arial" w:hAnsi="Arial" w:cs="Arial"/>
        </w:rPr>
        <w:t>E</w:t>
      </w:r>
      <w:r w:rsidR="00B97EEB" w:rsidRPr="006D482F">
        <w:rPr>
          <w:rFonts w:ascii="Arial" w:hAnsi="Arial" w:cs="Arial"/>
        </w:rPr>
        <w:t xml:space="preserve">xiste una desigualdad de poder, además de una descalificación de su individualidad, que es vista como un fracaso o un error en el desempeño de la vida afuera, </w:t>
      </w:r>
      <w:r w:rsidR="00286210" w:rsidRPr="006D482F">
        <w:rPr>
          <w:rFonts w:ascii="Arial" w:hAnsi="Arial" w:cs="Arial"/>
        </w:rPr>
        <w:t xml:space="preserve">y </w:t>
      </w:r>
      <w:r w:rsidR="00B97EEB" w:rsidRPr="006D482F">
        <w:rPr>
          <w:rFonts w:ascii="Arial" w:hAnsi="Arial" w:cs="Arial"/>
        </w:rPr>
        <w:t>que en definitiva justifica su aislamiento”</w:t>
      </w:r>
      <w:r w:rsidR="004F58E1" w:rsidRPr="006D482F">
        <w:rPr>
          <w:rFonts w:ascii="Arial" w:hAnsi="Arial" w:cs="Arial"/>
        </w:rPr>
        <w:t>.</w:t>
      </w:r>
      <w:r w:rsidRPr="006D482F">
        <w:rPr>
          <w:rFonts w:ascii="Arial" w:hAnsi="Arial" w:cs="Arial"/>
        </w:rPr>
        <w:t xml:space="preserve"> </w:t>
      </w:r>
      <w:r w:rsidRPr="006D482F">
        <w:rPr>
          <w:rFonts w:ascii="Arial" w:hAnsi="Arial" w:cs="Arial"/>
        </w:rPr>
        <w:fldChar w:fldCharType="begin" w:fldLock="1"/>
      </w:r>
      <w:r w:rsidR="00BB05A1">
        <w:rPr>
          <w:rFonts w:ascii="Arial" w:hAnsi="Arial" w:cs="Arial"/>
        </w:rPr>
        <w:instrText>ADDIN CSL_CITATION {"citationItems":[{"id":"ITEM-1","itemData":{"author":[{"dropping-particle":"","family":"Rojas","given":"Hugo","non-dropping-particle":"","parse-names":false,"suffix":""}],"id":"ITEM-1","issued":{"date-parts":[["2011"]]},"publisher":"Universidad de Chile","publisher-place":"Santiago de Chile","title":"Sectores: Fenomenología de la vida social de un grupo de pacientes internados en un sector del Hospital Psiquiátrico de Santiago","type":"book"},"locator":"29","uris":["http://www.mendeley.com/documents/?uuid=da54d72a-db7f-426a-9369-b7c3e0fc1687"]}],"mendeley":{"formattedCitation":"(Rojas, 2011, p. 29)","plainTextFormattedCitation":"(Rojas, 2011, p. 29)","previouslyFormattedCitation":"(Rojas, 2011, p. 29)"},"properties":{"noteIndex":0},"schema":"https://github.com/citation-style-language/schema/raw/master/csl-citation.json"}</w:instrText>
      </w:r>
      <w:r w:rsidRPr="006D482F">
        <w:rPr>
          <w:rFonts w:ascii="Arial" w:hAnsi="Arial" w:cs="Arial"/>
        </w:rPr>
        <w:fldChar w:fldCharType="separate"/>
      </w:r>
      <w:r w:rsidRPr="006D482F">
        <w:rPr>
          <w:rFonts w:ascii="Arial" w:hAnsi="Arial" w:cs="Arial"/>
          <w:noProof/>
        </w:rPr>
        <w:t>(Rojas, 2011, p. 29)</w:t>
      </w:r>
      <w:r w:rsidRPr="006D482F">
        <w:rPr>
          <w:rFonts w:ascii="Arial" w:hAnsi="Arial" w:cs="Arial"/>
        </w:rPr>
        <w:fldChar w:fldCharType="end"/>
      </w:r>
      <w:r w:rsidR="003A193F" w:rsidRPr="006D482F">
        <w:rPr>
          <w:rFonts w:ascii="Arial" w:hAnsi="Arial" w:cs="Arial"/>
        </w:rPr>
        <w:t>.</w:t>
      </w:r>
    </w:p>
    <w:p w14:paraId="5720BCE4" w14:textId="69855A7F" w:rsidR="00901D5F" w:rsidRPr="006D482F" w:rsidRDefault="002E74DF" w:rsidP="002E74DF">
      <w:pPr>
        <w:spacing w:line="360" w:lineRule="auto"/>
        <w:ind w:firstLine="708"/>
        <w:jc w:val="both"/>
        <w:rPr>
          <w:rFonts w:ascii="Arial" w:hAnsi="Arial" w:cs="Arial"/>
        </w:rPr>
      </w:pPr>
      <w:r w:rsidRPr="006D482F">
        <w:rPr>
          <w:rFonts w:ascii="Arial" w:hAnsi="Arial" w:cs="Arial"/>
        </w:rPr>
        <w:t xml:space="preserve">En cuanto a </w:t>
      </w:r>
      <w:r w:rsidR="002778BC" w:rsidRPr="006D482F">
        <w:rPr>
          <w:rFonts w:ascii="Arial" w:hAnsi="Arial" w:cs="Arial"/>
        </w:rPr>
        <w:t>los efectos de la violencia institucional</w:t>
      </w:r>
      <w:r w:rsidRPr="006D482F">
        <w:rPr>
          <w:rFonts w:ascii="Arial" w:hAnsi="Arial" w:cs="Arial"/>
        </w:rPr>
        <w:t xml:space="preserve">, hemos </w:t>
      </w:r>
      <w:r w:rsidR="00757EC1" w:rsidRPr="006D482F">
        <w:rPr>
          <w:rFonts w:ascii="Arial" w:hAnsi="Arial" w:cs="Arial"/>
        </w:rPr>
        <w:t>visibilizado</w:t>
      </w:r>
      <w:r w:rsidRPr="006D482F">
        <w:rPr>
          <w:rFonts w:ascii="Arial" w:hAnsi="Arial" w:cs="Arial"/>
        </w:rPr>
        <w:t xml:space="preserve"> </w:t>
      </w:r>
      <w:r w:rsidR="00E23382" w:rsidRPr="006D482F">
        <w:rPr>
          <w:rFonts w:ascii="Arial" w:hAnsi="Arial" w:cs="Arial"/>
        </w:rPr>
        <w:t xml:space="preserve">que </w:t>
      </w:r>
      <w:r w:rsidRPr="006D482F">
        <w:rPr>
          <w:rFonts w:ascii="Arial" w:hAnsi="Arial" w:cs="Arial"/>
        </w:rPr>
        <w:t>la</w:t>
      </w:r>
      <w:r w:rsidR="00757EC1" w:rsidRPr="006D482F">
        <w:rPr>
          <w:rFonts w:ascii="Arial" w:hAnsi="Arial" w:cs="Arial"/>
        </w:rPr>
        <w:t>s personas que se atienden en la institución</w:t>
      </w:r>
      <w:r w:rsidRPr="006D482F">
        <w:rPr>
          <w:rFonts w:ascii="Arial" w:hAnsi="Arial" w:cs="Arial"/>
        </w:rPr>
        <w:t xml:space="preserve"> tienden a naturalizar </w:t>
      </w:r>
      <w:r w:rsidR="00757EC1" w:rsidRPr="006D482F">
        <w:rPr>
          <w:rFonts w:ascii="Arial" w:hAnsi="Arial" w:cs="Arial"/>
        </w:rPr>
        <w:t xml:space="preserve">el discurso institucional y </w:t>
      </w:r>
      <w:r w:rsidRPr="006D482F">
        <w:rPr>
          <w:rFonts w:ascii="Arial" w:hAnsi="Arial" w:cs="Arial"/>
        </w:rPr>
        <w:t xml:space="preserve">su sometimiento a relaciones verticales, asumen que solo pueden establecer relaciones de amistad y </w:t>
      </w:r>
      <w:r w:rsidR="000175E7" w:rsidRPr="006D482F">
        <w:rPr>
          <w:rFonts w:ascii="Arial" w:hAnsi="Arial" w:cs="Arial"/>
        </w:rPr>
        <w:t xml:space="preserve">amorosas </w:t>
      </w:r>
      <w:r w:rsidR="001C211A" w:rsidRPr="006D482F">
        <w:rPr>
          <w:rFonts w:ascii="Arial" w:hAnsi="Arial" w:cs="Arial"/>
        </w:rPr>
        <w:t>co</w:t>
      </w:r>
      <w:r w:rsidR="000175E7" w:rsidRPr="006D482F">
        <w:rPr>
          <w:rFonts w:ascii="Arial" w:hAnsi="Arial" w:cs="Arial"/>
        </w:rPr>
        <w:t xml:space="preserve">n otros pacientes psiquiátricos, que </w:t>
      </w:r>
      <w:r w:rsidR="001C211A" w:rsidRPr="006D482F">
        <w:rPr>
          <w:rFonts w:ascii="Arial" w:hAnsi="Arial" w:cs="Arial"/>
        </w:rPr>
        <w:t xml:space="preserve">no </w:t>
      </w:r>
      <w:r w:rsidR="000175E7" w:rsidRPr="006D482F">
        <w:rPr>
          <w:rFonts w:ascii="Arial" w:hAnsi="Arial" w:cs="Arial"/>
        </w:rPr>
        <w:t xml:space="preserve">deben </w:t>
      </w:r>
      <w:r w:rsidR="001C211A" w:rsidRPr="006D482F">
        <w:rPr>
          <w:rFonts w:ascii="Arial" w:hAnsi="Arial" w:cs="Arial"/>
        </w:rPr>
        <w:t>reproducirse y</w:t>
      </w:r>
      <w:r w:rsidR="000175E7" w:rsidRPr="006D482F">
        <w:rPr>
          <w:rFonts w:ascii="Arial" w:hAnsi="Arial" w:cs="Arial"/>
        </w:rPr>
        <w:t>,</w:t>
      </w:r>
      <w:r w:rsidR="001C211A" w:rsidRPr="006D482F">
        <w:rPr>
          <w:rFonts w:ascii="Arial" w:hAnsi="Arial" w:cs="Arial"/>
        </w:rPr>
        <w:t xml:space="preserve"> muchas veces</w:t>
      </w:r>
      <w:r w:rsidR="000175E7" w:rsidRPr="006D482F">
        <w:rPr>
          <w:rFonts w:ascii="Arial" w:hAnsi="Arial" w:cs="Arial"/>
        </w:rPr>
        <w:t>,</w:t>
      </w:r>
      <w:r w:rsidR="001C211A" w:rsidRPr="006D482F">
        <w:rPr>
          <w:rFonts w:ascii="Arial" w:hAnsi="Arial" w:cs="Arial"/>
        </w:rPr>
        <w:t xml:space="preserve"> </w:t>
      </w:r>
      <w:r w:rsidR="00D20AC0" w:rsidRPr="006D482F">
        <w:rPr>
          <w:rFonts w:ascii="Arial" w:hAnsi="Arial" w:cs="Arial"/>
        </w:rPr>
        <w:t>evitan</w:t>
      </w:r>
      <w:r w:rsidR="000175E7" w:rsidRPr="006D482F">
        <w:rPr>
          <w:rFonts w:ascii="Arial" w:hAnsi="Arial" w:cs="Arial"/>
        </w:rPr>
        <w:t xml:space="preserve"> tener relaciones sexuales. Además aceptan pasivamente que </w:t>
      </w:r>
      <w:r w:rsidR="001C211A" w:rsidRPr="006D482F">
        <w:rPr>
          <w:rFonts w:ascii="Arial" w:hAnsi="Arial" w:cs="Arial"/>
        </w:rPr>
        <w:t xml:space="preserve">no </w:t>
      </w:r>
      <w:r w:rsidR="000175E7" w:rsidRPr="006D482F">
        <w:rPr>
          <w:rFonts w:ascii="Arial" w:hAnsi="Arial" w:cs="Arial"/>
        </w:rPr>
        <w:t>pueden</w:t>
      </w:r>
      <w:r w:rsidR="001C211A" w:rsidRPr="006D482F">
        <w:rPr>
          <w:rFonts w:ascii="Arial" w:hAnsi="Arial" w:cs="Arial"/>
        </w:rPr>
        <w:t xml:space="preserve"> controlar lo que los otros saben de </w:t>
      </w:r>
      <w:r w:rsidR="000175E7" w:rsidRPr="006D482F">
        <w:rPr>
          <w:rFonts w:ascii="Arial" w:hAnsi="Arial" w:cs="Arial"/>
        </w:rPr>
        <w:t>ellos</w:t>
      </w:r>
      <w:r w:rsidR="001C211A" w:rsidRPr="006D482F">
        <w:rPr>
          <w:rFonts w:ascii="Arial" w:hAnsi="Arial" w:cs="Arial"/>
        </w:rPr>
        <w:t xml:space="preserve"> </w:t>
      </w:r>
      <w:r w:rsidR="000175E7" w:rsidRPr="006D482F">
        <w:rPr>
          <w:rFonts w:ascii="Arial" w:hAnsi="Arial" w:cs="Arial"/>
        </w:rPr>
        <w:t>ni</w:t>
      </w:r>
      <w:r w:rsidR="001C211A" w:rsidRPr="006D482F">
        <w:rPr>
          <w:rFonts w:ascii="Arial" w:hAnsi="Arial" w:cs="Arial"/>
        </w:rPr>
        <w:t xml:space="preserve"> </w:t>
      </w:r>
      <w:r w:rsidR="000175E7" w:rsidRPr="006D482F">
        <w:rPr>
          <w:rFonts w:ascii="Arial" w:hAnsi="Arial" w:cs="Arial"/>
        </w:rPr>
        <w:t>pueden</w:t>
      </w:r>
      <w:r w:rsidR="001C211A" w:rsidRPr="006D482F">
        <w:rPr>
          <w:rFonts w:ascii="Arial" w:hAnsi="Arial" w:cs="Arial"/>
        </w:rPr>
        <w:t xml:space="preserve"> decir lo que </w:t>
      </w:r>
      <w:r w:rsidR="000175E7" w:rsidRPr="006D482F">
        <w:rPr>
          <w:rFonts w:ascii="Arial" w:hAnsi="Arial" w:cs="Arial"/>
        </w:rPr>
        <w:t xml:space="preserve">saben de los demás, </w:t>
      </w:r>
      <w:r w:rsidR="001C211A" w:rsidRPr="006D482F">
        <w:rPr>
          <w:rFonts w:ascii="Arial" w:hAnsi="Arial" w:cs="Arial"/>
        </w:rPr>
        <w:t xml:space="preserve">no </w:t>
      </w:r>
      <w:r w:rsidR="000175E7" w:rsidRPr="006D482F">
        <w:rPr>
          <w:rFonts w:ascii="Arial" w:hAnsi="Arial" w:cs="Arial"/>
        </w:rPr>
        <w:t>pueden</w:t>
      </w:r>
      <w:r w:rsidR="001C211A" w:rsidRPr="006D482F">
        <w:rPr>
          <w:rFonts w:ascii="Arial" w:hAnsi="Arial" w:cs="Arial"/>
        </w:rPr>
        <w:t xml:space="preserve"> cuestionar los tratamientos, indicaciones ni mandatos</w:t>
      </w:r>
      <w:r w:rsidR="000175E7" w:rsidRPr="006D482F">
        <w:rPr>
          <w:rFonts w:ascii="Arial" w:hAnsi="Arial" w:cs="Arial"/>
        </w:rPr>
        <w:t xml:space="preserve"> acerca de cómo hacer sus vidas.</w:t>
      </w:r>
      <w:r w:rsidR="001C211A" w:rsidRPr="006D482F">
        <w:rPr>
          <w:rFonts w:ascii="Arial" w:hAnsi="Arial" w:cs="Arial"/>
        </w:rPr>
        <w:t xml:space="preserve"> </w:t>
      </w:r>
      <w:r w:rsidR="000175E7" w:rsidRPr="006D482F">
        <w:rPr>
          <w:rFonts w:ascii="Arial" w:hAnsi="Arial" w:cs="Arial"/>
        </w:rPr>
        <w:t>Se conforman así con su situación social actual</w:t>
      </w:r>
      <w:r w:rsidR="001C211A" w:rsidRPr="006D482F">
        <w:rPr>
          <w:rFonts w:ascii="Arial" w:hAnsi="Arial" w:cs="Arial"/>
        </w:rPr>
        <w:t xml:space="preserve"> y agradece</w:t>
      </w:r>
      <w:r w:rsidR="000175E7" w:rsidRPr="006D482F">
        <w:rPr>
          <w:rFonts w:ascii="Arial" w:hAnsi="Arial" w:cs="Arial"/>
        </w:rPr>
        <w:t>n</w:t>
      </w:r>
      <w:r w:rsidR="001C211A" w:rsidRPr="006D482F">
        <w:rPr>
          <w:rFonts w:ascii="Arial" w:hAnsi="Arial" w:cs="Arial"/>
        </w:rPr>
        <w:t xml:space="preserve"> al hospital por todo lo </w:t>
      </w:r>
      <w:r w:rsidR="000175E7" w:rsidRPr="006D482F">
        <w:rPr>
          <w:rFonts w:ascii="Arial" w:hAnsi="Arial" w:cs="Arial"/>
        </w:rPr>
        <w:t>que los ha ayudado</w:t>
      </w:r>
      <w:r w:rsidR="00706BBA" w:rsidRPr="006D482F">
        <w:rPr>
          <w:rFonts w:ascii="Arial" w:hAnsi="Arial" w:cs="Arial"/>
        </w:rPr>
        <w:t xml:space="preserve"> </w:t>
      </w:r>
      <w:r w:rsidR="001C211A" w:rsidRPr="006D482F">
        <w:rPr>
          <w:rFonts w:ascii="Arial" w:hAnsi="Arial" w:cs="Arial"/>
        </w:rPr>
        <w:fldChar w:fldCharType="begin" w:fldLock="1"/>
      </w:r>
      <w:r w:rsidR="00BB05A1">
        <w:rPr>
          <w:rFonts w:ascii="Arial" w:hAnsi="Arial" w:cs="Arial"/>
        </w:rPr>
        <w:instrText>ADDIN CSL_CITATION {"citationItems":[{"id":"ITEM-1","itemData":{"abstract":"Este artículo aborda el problema de la violencia hacia las personas con diagnóstico psiquiátrico. Se problematiza la situación de dependencia al sistema de salud de las personas con discapacidad psíquica en Chile, especialmente porque se han denunciado violaciones a los derechos humanos en las prácticas de salud. En este contexto, se destaca la potencialidad de la Radio Estación Locura para visibilizar y pensar las prácticas de sometimiento y violencia que la institución ejerce hacia los usuarios. Se describen algunas prácticas y procedimientos violentos que ha mostrado el trabajo de discusión y análisis de la radio y se concluye destacando la necesidad de estudiar en mayor profundidad estos dispositivos.","author":[{"dropping-particle":"","family":"Bouey","given":"Ernesto","non-dropping-particle":"","parse-names":false,"suffix":""}],"container-title":"Revista Sul Americana de Psicología","id":"ITEM-1","issue":"2","issued":{"date-parts":[["2017"]]},"page":"244-262","title":"Violencia hacia las personas con diagnóstico psiquiátrico: la Radio Estación Locura como dispositivo de visibilización","type":"article-journal","volume":"V"},"uris":["http://www.mendeley.com/documents/?uuid=9ea93d30-fdba-4cb2-9e05-c2b4c78cdc52"]}],"mendeley":{"formattedCitation":"(Bouey, 2017)","plainTextFormattedCitation":"(Bouey, 2017)","previouslyFormattedCitation":"(Bouey, 2017)"},"properties":{"noteIndex":0},"schema":"https://github.com/citation-style-language/schema/raw/master/csl-citation.json"}</w:instrText>
      </w:r>
      <w:r w:rsidR="001C211A" w:rsidRPr="006D482F">
        <w:rPr>
          <w:rFonts w:ascii="Arial" w:hAnsi="Arial" w:cs="Arial"/>
        </w:rPr>
        <w:fldChar w:fldCharType="separate"/>
      </w:r>
      <w:r w:rsidR="00E35060" w:rsidRPr="006D482F">
        <w:rPr>
          <w:rFonts w:ascii="Arial" w:hAnsi="Arial" w:cs="Arial"/>
          <w:noProof/>
        </w:rPr>
        <w:t>(Bouey, 2017)</w:t>
      </w:r>
      <w:r w:rsidR="001C211A" w:rsidRPr="006D482F">
        <w:rPr>
          <w:rFonts w:ascii="Arial" w:hAnsi="Arial" w:cs="Arial"/>
        </w:rPr>
        <w:fldChar w:fldCharType="end"/>
      </w:r>
      <w:r w:rsidR="00706BBA" w:rsidRPr="006D482F">
        <w:rPr>
          <w:rFonts w:ascii="Arial" w:hAnsi="Arial" w:cs="Arial"/>
        </w:rPr>
        <w:t>.</w:t>
      </w:r>
    </w:p>
    <w:p w14:paraId="28AE697A" w14:textId="522A97F2" w:rsidR="003220D7" w:rsidRDefault="00901D5F" w:rsidP="00DC43A7">
      <w:pPr>
        <w:spacing w:line="360" w:lineRule="auto"/>
        <w:ind w:firstLine="708"/>
        <w:jc w:val="both"/>
        <w:rPr>
          <w:rFonts w:ascii="Arial" w:hAnsi="Arial" w:cs="Arial"/>
        </w:rPr>
      </w:pPr>
      <w:r w:rsidRPr="006D482F">
        <w:rPr>
          <w:rFonts w:ascii="Arial" w:hAnsi="Arial" w:cs="Arial"/>
        </w:rPr>
        <w:t>Tambi</w:t>
      </w:r>
      <w:r w:rsidR="00573015" w:rsidRPr="006D482F">
        <w:rPr>
          <w:rFonts w:ascii="Arial" w:hAnsi="Arial" w:cs="Arial"/>
        </w:rPr>
        <w:t>én a</w:t>
      </w:r>
      <w:r w:rsidR="00ED2724" w:rsidRPr="006D482F">
        <w:rPr>
          <w:rFonts w:ascii="Arial" w:hAnsi="Arial" w:cs="Arial"/>
        </w:rPr>
        <w:t xml:space="preserve"> </w:t>
      </w:r>
      <w:r w:rsidRPr="006D482F">
        <w:rPr>
          <w:rFonts w:ascii="Arial" w:hAnsi="Arial" w:cs="Arial"/>
        </w:rPr>
        <w:t xml:space="preserve">los terapeutas nos </w:t>
      </w:r>
      <w:r w:rsidR="00ED2724" w:rsidRPr="006D482F">
        <w:rPr>
          <w:rFonts w:ascii="Arial" w:hAnsi="Arial" w:cs="Arial"/>
        </w:rPr>
        <w:t>afecta</w:t>
      </w:r>
      <w:r w:rsidRPr="006D482F">
        <w:rPr>
          <w:rFonts w:ascii="Arial" w:hAnsi="Arial" w:cs="Arial"/>
        </w:rPr>
        <w:t xml:space="preserve"> </w:t>
      </w:r>
      <w:r w:rsidR="00ED2724" w:rsidRPr="006D482F">
        <w:rPr>
          <w:rFonts w:ascii="Arial" w:hAnsi="Arial" w:cs="Arial"/>
        </w:rPr>
        <w:t>la institución en la medida que, como afirma Hinshelwood</w:t>
      </w:r>
      <w:r w:rsidRPr="006D482F">
        <w:rPr>
          <w:rFonts w:ascii="Arial" w:hAnsi="Arial" w:cs="Arial"/>
        </w:rPr>
        <w:t xml:space="preserve"> </w:t>
      </w:r>
      <w:r w:rsidR="00ED2724" w:rsidRPr="006D482F">
        <w:rPr>
          <w:rFonts w:ascii="Arial" w:hAnsi="Arial" w:cs="Arial"/>
        </w:rPr>
        <w:fldChar w:fldCharType="begin" w:fldLock="1"/>
      </w:r>
      <w:r w:rsidR="00B124BF" w:rsidRPr="006D482F">
        <w:rPr>
          <w:rFonts w:ascii="Arial" w:hAnsi="Arial" w:cs="Arial"/>
        </w:rPr>
        <w:instrText>ADDIN CSL_CITATION {"citationItems":[{"id":"ITEM-1","itemData":{"author":[{"dropping-particle":"","family":"Hinshelwood","given":"Robert","non-dropping-particle":"","parse-names":false,"suffix":""}],"id":"ITEM-1","issued":{"date-parts":[["2001"]]},"publisher":"Jessica Kingsley","publisher-place":"London","title":"Thinking About Institutions. Milieux and Madness","type":"book"},"uris":["http://www.mendeley.com/documents/?uuid=0bc34a26-2b4d-4f15-83bb-500926d226e5"]}],"mendeley":{"formattedCitation":"(Hinshelwood, 2001)","manualFormatting":"(2001)","plainTextFormattedCitation":"(Hinshelwood, 2001)","previouslyFormattedCitation":"(Hinshelwood, 2001)"},"properties":{"noteIndex":0},"schema":"https://github.com/citation-style-language/schema/raw/master/csl-citation.json"}</w:instrText>
      </w:r>
      <w:r w:rsidR="00ED2724" w:rsidRPr="006D482F">
        <w:rPr>
          <w:rFonts w:ascii="Arial" w:hAnsi="Arial" w:cs="Arial"/>
        </w:rPr>
        <w:fldChar w:fldCharType="separate"/>
      </w:r>
      <w:r w:rsidR="00ED2724" w:rsidRPr="006D482F">
        <w:rPr>
          <w:rFonts w:ascii="Arial" w:hAnsi="Arial" w:cs="Arial"/>
          <w:noProof/>
        </w:rPr>
        <w:t>(2001)</w:t>
      </w:r>
      <w:r w:rsidR="00ED2724" w:rsidRPr="006D482F">
        <w:rPr>
          <w:rFonts w:ascii="Arial" w:hAnsi="Arial" w:cs="Arial"/>
        </w:rPr>
        <w:fldChar w:fldCharType="end"/>
      </w:r>
      <w:r w:rsidR="00ED2724" w:rsidRPr="006D482F">
        <w:rPr>
          <w:rFonts w:ascii="Arial" w:hAnsi="Arial" w:cs="Arial"/>
        </w:rPr>
        <w:t>, es muy difícil observarla estando dentro de ella, pues influye de manera directa e inconsciente sobre sus trabajadores, impidiendo tener una imagen objetiva de lo que ocurre. Una de las principales consecuencias posibles de observar es que la violencia que ejerce la institución en sus múltiples formas, permanece no reconocida por los trabajadores, quienes no ven violencia sino procedi</w:t>
      </w:r>
      <w:r w:rsidR="00F67B30" w:rsidRPr="006D482F">
        <w:rPr>
          <w:rFonts w:ascii="Arial" w:hAnsi="Arial" w:cs="Arial"/>
        </w:rPr>
        <w:t xml:space="preserve">mientos médicos o terapéuticos. La </w:t>
      </w:r>
      <w:r w:rsidR="00D228BB" w:rsidRPr="006D482F">
        <w:rPr>
          <w:rFonts w:ascii="Arial" w:hAnsi="Arial" w:cs="Arial"/>
        </w:rPr>
        <w:t>desazón</w:t>
      </w:r>
      <w:r w:rsidR="00F1142F" w:rsidRPr="006D482F">
        <w:rPr>
          <w:rFonts w:ascii="Arial" w:hAnsi="Arial" w:cs="Arial"/>
        </w:rPr>
        <w:t xml:space="preserve"> y </w:t>
      </w:r>
      <w:r w:rsidR="00F67B30" w:rsidRPr="006D482F">
        <w:rPr>
          <w:rFonts w:ascii="Arial" w:hAnsi="Arial" w:cs="Arial"/>
        </w:rPr>
        <w:t>pérdida</w:t>
      </w:r>
      <w:r w:rsidR="00F1142F" w:rsidRPr="006D482F">
        <w:rPr>
          <w:rFonts w:ascii="Arial" w:hAnsi="Arial" w:cs="Arial"/>
        </w:rPr>
        <w:t xml:space="preserve"> de vitalidad </w:t>
      </w:r>
      <w:r w:rsidR="00F67B30" w:rsidRPr="006D482F">
        <w:rPr>
          <w:rFonts w:ascii="Arial" w:hAnsi="Arial" w:cs="Arial"/>
        </w:rPr>
        <w:t xml:space="preserve">transita </w:t>
      </w:r>
      <w:r w:rsidR="00F1142F" w:rsidRPr="006D482F">
        <w:rPr>
          <w:rFonts w:ascii="Arial" w:hAnsi="Arial" w:cs="Arial"/>
        </w:rPr>
        <w:t>entre quienes son parte de los equipos de salud mental, con una aproximación oscilante acerca de las posibilidades de generar tr</w:t>
      </w:r>
      <w:r w:rsidR="00577681" w:rsidRPr="006D482F">
        <w:rPr>
          <w:rFonts w:ascii="Arial" w:hAnsi="Arial" w:cs="Arial"/>
        </w:rPr>
        <w:t xml:space="preserve">atamientos en los </w:t>
      </w:r>
      <w:r w:rsidR="00577681" w:rsidRPr="006D482F">
        <w:rPr>
          <w:rFonts w:ascii="Arial" w:hAnsi="Arial" w:cs="Arial"/>
        </w:rPr>
        <w:lastRenderedPageBreak/>
        <w:t>que se sienta</w:t>
      </w:r>
      <w:r w:rsidR="00F1142F" w:rsidRPr="006D482F">
        <w:rPr>
          <w:rFonts w:ascii="Arial" w:hAnsi="Arial" w:cs="Arial"/>
        </w:rPr>
        <w:t xml:space="preserve"> algún grado de satisfacción o éxito. La mayor parte del tiempo los tratamientos se tornan crónicos y se ve poca circulación o salida de los usuarios del hospital hacia la comunidad. </w:t>
      </w:r>
      <w:r w:rsidR="00E820E6" w:rsidRPr="006D482F">
        <w:rPr>
          <w:rFonts w:ascii="Arial" w:hAnsi="Arial" w:cs="Arial"/>
        </w:rPr>
        <w:t xml:space="preserve">Un artículo muy interesante que aborda el problema de la cronicidad de los pacientes </w:t>
      </w:r>
      <w:r w:rsidR="00647553" w:rsidRPr="006D482F">
        <w:rPr>
          <w:rFonts w:ascii="Arial" w:hAnsi="Arial" w:cs="Arial"/>
        </w:rPr>
        <w:t xml:space="preserve">jóvenes </w:t>
      </w:r>
      <w:r w:rsidR="00E820E6" w:rsidRPr="006D482F">
        <w:rPr>
          <w:rFonts w:ascii="Arial" w:hAnsi="Arial" w:cs="Arial"/>
        </w:rPr>
        <w:t xml:space="preserve">incluso </w:t>
      </w:r>
      <w:r w:rsidR="00647553" w:rsidRPr="006D482F">
        <w:rPr>
          <w:rFonts w:ascii="Arial" w:hAnsi="Arial" w:cs="Arial"/>
        </w:rPr>
        <w:t>entre quienes nunca han estado hospitalizados</w:t>
      </w:r>
      <w:r w:rsidR="00E820E6" w:rsidRPr="006D482F">
        <w:rPr>
          <w:rFonts w:ascii="Arial" w:hAnsi="Arial" w:cs="Arial"/>
        </w:rPr>
        <w:t>, realizada por dos psiquiatras d</w:t>
      </w:r>
      <w:r w:rsidR="003220D7" w:rsidRPr="006D482F">
        <w:rPr>
          <w:rFonts w:ascii="Arial" w:hAnsi="Arial" w:cs="Arial"/>
        </w:rPr>
        <w:t xml:space="preserve">e Asturias, Aparicio </w:t>
      </w:r>
      <w:proofErr w:type="spellStart"/>
      <w:r w:rsidR="003220D7" w:rsidRPr="006D482F">
        <w:rPr>
          <w:rFonts w:ascii="Arial" w:hAnsi="Arial" w:cs="Arial"/>
        </w:rPr>
        <w:t>Basauri</w:t>
      </w:r>
      <w:proofErr w:type="spellEnd"/>
      <w:r w:rsidR="003220D7" w:rsidRPr="006D482F">
        <w:rPr>
          <w:rFonts w:ascii="Arial" w:hAnsi="Arial" w:cs="Arial"/>
        </w:rPr>
        <w:t xml:space="preserve"> y </w:t>
      </w:r>
      <w:proofErr w:type="spellStart"/>
      <w:r w:rsidR="003220D7" w:rsidRPr="006D482F">
        <w:rPr>
          <w:rFonts w:ascii="Arial" w:hAnsi="Arial" w:cs="Arial"/>
        </w:rPr>
        <w:t>S</w:t>
      </w:r>
      <w:r w:rsidR="00E820E6" w:rsidRPr="006D482F">
        <w:rPr>
          <w:rFonts w:ascii="Arial" w:hAnsi="Arial" w:cs="Arial"/>
        </w:rPr>
        <w:t>anchez</w:t>
      </w:r>
      <w:proofErr w:type="spellEnd"/>
      <w:r w:rsidR="00E820E6" w:rsidRPr="006D482F">
        <w:rPr>
          <w:rFonts w:ascii="Arial" w:hAnsi="Arial" w:cs="Arial"/>
        </w:rPr>
        <w:t xml:space="preserve"> </w:t>
      </w:r>
      <w:proofErr w:type="spellStart"/>
      <w:r w:rsidR="00E820E6" w:rsidRPr="006D482F">
        <w:rPr>
          <w:rFonts w:ascii="Arial" w:hAnsi="Arial" w:cs="Arial"/>
        </w:rPr>
        <w:t>Gutierrez</w:t>
      </w:r>
      <w:proofErr w:type="spellEnd"/>
      <w:r w:rsidR="00E820E6" w:rsidRPr="006D482F">
        <w:rPr>
          <w:rFonts w:ascii="Arial" w:hAnsi="Arial" w:cs="Arial"/>
        </w:rPr>
        <w:t xml:space="preserve"> </w:t>
      </w:r>
      <w:r w:rsidR="00E820E6" w:rsidRPr="006D482F">
        <w:rPr>
          <w:rFonts w:ascii="Arial" w:hAnsi="Arial" w:cs="Arial"/>
        </w:rPr>
        <w:fldChar w:fldCharType="begin" w:fldLock="1"/>
      </w:r>
      <w:r w:rsidR="00E820E6" w:rsidRPr="006D482F">
        <w:rPr>
          <w:rFonts w:ascii="Arial" w:hAnsi="Arial" w:cs="Arial"/>
        </w:rPr>
        <w:instrText>ADDIN CSL_CITATION {"citationItems":[{"id":"ITEM-1","itemData":{"author":[{"dropping-particle":"","family":"Aparicio Basauri","given":"V.","non-dropping-particle":"","parse-names":false,"suffix":""},{"dropping-particle":"","family":"Sanchez Gutierrez","given":"A. E.","non-dropping-particle":"","parse-names":false,"suffix":""}],"container-title":"Revista de la Asociación","id":"ITEM-1","issued":{"date-parts":[["1990"]]},"title":"Desinstitucionalización y cronicidad: Un futuro incierto.","type":"article-journal"},"uris":["http://www.mendeley.com/documents/?uuid=b3294810-efa5-3424-b3f3-742d7822056b"]}],"mendeley":{"formattedCitation":"(Aparicio Basauri &amp; Sanchez Gutierrez, 1990)","manualFormatting":"(1990)","plainTextFormattedCitation":"(Aparicio Basauri &amp; Sanchez Gutierrez, 1990)","previouslyFormattedCitation":"(Aparicio Basauri &amp; Sanchez Gutierrez, 1990)"},"properties":{"noteIndex":0},"schema":"https://github.com/citation-style-language/schema/raw/master/csl-citation.json"}</w:instrText>
      </w:r>
      <w:r w:rsidR="00E820E6" w:rsidRPr="006D482F">
        <w:rPr>
          <w:rFonts w:ascii="Arial" w:hAnsi="Arial" w:cs="Arial"/>
        </w:rPr>
        <w:fldChar w:fldCharType="separate"/>
      </w:r>
      <w:r w:rsidR="00E820E6" w:rsidRPr="006D482F">
        <w:rPr>
          <w:rFonts w:ascii="Arial" w:hAnsi="Arial" w:cs="Arial"/>
          <w:noProof/>
        </w:rPr>
        <w:t>(1990)</w:t>
      </w:r>
      <w:r w:rsidR="00E820E6" w:rsidRPr="006D482F">
        <w:rPr>
          <w:rFonts w:ascii="Arial" w:hAnsi="Arial" w:cs="Arial"/>
        </w:rPr>
        <w:fldChar w:fldCharType="end"/>
      </w:r>
      <w:r w:rsidR="00E820E6" w:rsidRPr="006D482F">
        <w:rPr>
          <w:rFonts w:ascii="Arial" w:hAnsi="Arial" w:cs="Arial"/>
        </w:rPr>
        <w:t xml:space="preserve">, </w:t>
      </w:r>
      <w:r w:rsidR="00647553" w:rsidRPr="006D482F">
        <w:rPr>
          <w:rFonts w:ascii="Arial" w:hAnsi="Arial" w:cs="Arial"/>
        </w:rPr>
        <w:t xml:space="preserve">concluyen que lo que produce lo “crónico” no es el diagnóstico, </w:t>
      </w:r>
      <w:r w:rsidR="00CA2BA8" w:rsidRPr="006D482F">
        <w:rPr>
          <w:rFonts w:ascii="Arial" w:hAnsi="Arial" w:cs="Arial"/>
        </w:rPr>
        <w:t xml:space="preserve"> sino que </w:t>
      </w:r>
      <w:r w:rsidR="00647553" w:rsidRPr="006D482F">
        <w:rPr>
          <w:rFonts w:ascii="Arial" w:hAnsi="Arial" w:cs="Arial"/>
        </w:rPr>
        <w:t>tiene que ver con la negación de las expectativas,</w:t>
      </w:r>
      <w:r w:rsidR="00B63417" w:rsidRPr="006D482F">
        <w:rPr>
          <w:rFonts w:ascii="Arial" w:hAnsi="Arial" w:cs="Arial"/>
        </w:rPr>
        <w:t xml:space="preserve"> el uso inadecuado de servicios y</w:t>
      </w:r>
      <w:r w:rsidR="00647553" w:rsidRPr="006D482F">
        <w:rPr>
          <w:rFonts w:ascii="Arial" w:hAnsi="Arial" w:cs="Arial"/>
        </w:rPr>
        <w:t xml:space="preserve"> </w:t>
      </w:r>
      <w:r w:rsidR="00CA2BA8" w:rsidRPr="006D482F">
        <w:rPr>
          <w:rFonts w:ascii="Arial" w:hAnsi="Arial" w:cs="Arial"/>
        </w:rPr>
        <w:t xml:space="preserve">la </w:t>
      </w:r>
      <w:r w:rsidR="00647553" w:rsidRPr="006D482F">
        <w:rPr>
          <w:rFonts w:ascii="Arial" w:hAnsi="Arial" w:cs="Arial"/>
        </w:rPr>
        <w:t xml:space="preserve">resistencia terapéutica de los equipos. Afirman que </w:t>
      </w:r>
      <w:r w:rsidR="009E7C73" w:rsidRPr="006D482F">
        <w:rPr>
          <w:rFonts w:ascii="Arial" w:hAnsi="Arial" w:cs="Arial"/>
        </w:rPr>
        <w:t>el problema se encuentra en</w:t>
      </w:r>
      <w:r w:rsidR="00647553" w:rsidRPr="006D482F">
        <w:rPr>
          <w:rFonts w:ascii="Arial" w:hAnsi="Arial" w:cs="Arial"/>
        </w:rPr>
        <w:t xml:space="preserve"> el tipo de relación entre terapeuta y paciente, pues se trata de una relación ritualizada y estereotipada que no permite cambios ni superar los conflictos internos de los sujetos. Señalan especialmente que la cronicidad tiene que ver con esta creación de dependencia al sistema asistencial.</w:t>
      </w:r>
      <w:r w:rsidR="006A65EE" w:rsidRPr="006D482F">
        <w:rPr>
          <w:rFonts w:ascii="Arial" w:hAnsi="Arial" w:cs="Arial"/>
        </w:rPr>
        <w:t xml:space="preserve"> Estos autores son enfáticos en señalar que no todo sufrimiento es reducible a un cuadro nosográfico.</w:t>
      </w:r>
      <w:r w:rsidR="00392F46" w:rsidRPr="006D482F">
        <w:rPr>
          <w:rFonts w:ascii="Arial" w:hAnsi="Arial" w:cs="Arial"/>
        </w:rPr>
        <w:t xml:space="preserve"> </w:t>
      </w:r>
      <w:r w:rsidR="00D90EF0" w:rsidRPr="006D482F">
        <w:rPr>
          <w:rFonts w:ascii="Arial" w:hAnsi="Arial" w:cs="Arial"/>
        </w:rPr>
        <w:t xml:space="preserve">Estas observaciones son muy consistentes con lo descrito por </w:t>
      </w:r>
      <w:proofErr w:type="spellStart"/>
      <w:r w:rsidR="00D90EF0" w:rsidRPr="006D482F">
        <w:rPr>
          <w:rFonts w:ascii="Arial" w:hAnsi="Arial" w:cs="Arial"/>
        </w:rPr>
        <w:t>Main</w:t>
      </w:r>
      <w:proofErr w:type="spellEnd"/>
      <w:r w:rsidR="00D90EF0" w:rsidRPr="006D482F">
        <w:rPr>
          <w:rFonts w:ascii="Arial" w:hAnsi="Arial" w:cs="Arial"/>
        </w:rPr>
        <w:t xml:space="preserve"> </w:t>
      </w:r>
      <w:r w:rsidR="00D90EF0" w:rsidRPr="006D482F">
        <w:rPr>
          <w:rFonts w:ascii="Arial" w:hAnsi="Arial" w:cs="Arial"/>
        </w:rPr>
        <w:fldChar w:fldCharType="begin" w:fldLock="1"/>
      </w:r>
      <w:r w:rsidR="00E35060" w:rsidRPr="006D482F">
        <w:rPr>
          <w:rFonts w:ascii="Arial" w:hAnsi="Arial" w:cs="Arial"/>
        </w:rPr>
        <w:instrText>ADDIN CSL_CITATION {"citationItems":[{"id":"ITEM-1","itemData":{"author":[{"dropping-particle":"","family":"Hinshelwood","given":"Robert","non-dropping-particle":"","parse-names":false,"suffix":""}],"id":"ITEM-1","issued":{"date-parts":[["2001"]]},"publisher":"Jessica Kingsley","publisher-place":"London","title":"Thinking About Institutions. Milieux and Madness","type":"book"},"uris":["http://www.mendeley.com/documents/?uuid=0bc34a26-2b4d-4f15-83bb-500926d226e5"]}],"mendeley":{"formattedCitation":"(Hinshelwood, 2001)","manualFormatting":"(1975, en Hinshelwood, 2001)","plainTextFormattedCitation":"(Hinshelwood, 2001)","previouslyFormattedCitation":"(Hinshelwood, 2001)"},"properties":{"noteIndex":0},"schema":"https://github.com/citation-style-language/schema/raw/master/csl-citation.json"}</w:instrText>
      </w:r>
      <w:r w:rsidR="00D90EF0" w:rsidRPr="006D482F">
        <w:rPr>
          <w:rFonts w:ascii="Arial" w:hAnsi="Arial" w:cs="Arial"/>
        </w:rPr>
        <w:fldChar w:fldCharType="separate"/>
      </w:r>
      <w:r w:rsidR="00D90EF0" w:rsidRPr="006D482F">
        <w:rPr>
          <w:rFonts w:ascii="Arial" w:hAnsi="Arial" w:cs="Arial"/>
          <w:noProof/>
        </w:rPr>
        <w:t>(1975, en Hinshelwood, 2001)</w:t>
      </w:r>
      <w:r w:rsidR="00D90EF0" w:rsidRPr="006D482F">
        <w:rPr>
          <w:rFonts w:ascii="Arial" w:hAnsi="Arial" w:cs="Arial"/>
        </w:rPr>
        <w:fldChar w:fldCharType="end"/>
      </w:r>
      <w:r w:rsidR="00D90EF0" w:rsidRPr="006D482F">
        <w:rPr>
          <w:rFonts w:ascii="Arial" w:hAnsi="Arial" w:cs="Arial"/>
        </w:rPr>
        <w:t xml:space="preserve"> respecto a que en los hospitales solo existen</w:t>
      </w:r>
      <w:r w:rsidR="00392F46" w:rsidRPr="006D482F">
        <w:rPr>
          <w:rFonts w:ascii="Arial" w:hAnsi="Arial" w:cs="Arial"/>
        </w:rPr>
        <w:t xml:space="preserve"> </w:t>
      </w:r>
      <w:r w:rsidR="00D90EF0" w:rsidRPr="006D482F">
        <w:rPr>
          <w:rFonts w:ascii="Arial" w:hAnsi="Arial" w:cs="Arial"/>
        </w:rPr>
        <w:t xml:space="preserve">dos tipos de roles: de salud o de enfermedad. El staff es saludable, poderoso, activo y sabio y los pacientes son enfermos, sufrientes, pasivos, obedientes y agradecidos. Se </w:t>
      </w:r>
      <w:r w:rsidR="003C4BD5" w:rsidRPr="006D482F">
        <w:rPr>
          <w:rFonts w:ascii="Arial" w:hAnsi="Arial" w:cs="Arial"/>
        </w:rPr>
        <w:t xml:space="preserve">da así </w:t>
      </w:r>
      <w:r w:rsidR="00D90EF0" w:rsidRPr="006D482F">
        <w:rPr>
          <w:rFonts w:ascii="Arial" w:hAnsi="Arial" w:cs="Arial"/>
        </w:rPr>
        <w:t xml:space="preserve">una relación circular: los caritativos demandan que los otros sean necesitados y los necesitados </w:t>
      </w:r>
      <w:r w:rsidR="003C4BD5" w:rsidRPr="006D482F">
        <w:rPr>
          <w:rFonts w:ascii="Arial" w:hAnsi="Arial" w:cs="Arial"/>
        </w:rPr>
        <w:t>que los otros sean caritativos.</w:t>
      </w:r>
      <w:r w:rsidR="007F2A31" w:rsidRPr="006D482F">
        <w:rPr>
          <w:rFonts w:ascii="Arial" w:hAnsi="Arial" w:cs="Arial"/>
        </w:rPr>
        <w:t xml:space="preserve"> </w:t>
      </w:r>
    </w:p>
    <w:p w14:paraId="5A50F7D9" w14:textId="77777777" w:rsidR="00BF1B5F" w:rsidRPr="006D482F" w:rsidRDefault="00BF1B5F" w:rsidP="00DC43A7">
      <w:pPr>
        <w:spacing w:line="360" w:lineRule="auto"/>
        <w:ind w:firstLine="708"/>
        <w:jc w:val="both"/>
        <w:rPr>
          <w:rFonts w:ascii="Arial" w:hAnsi="Arial" w:cs="Arial"/>
          <w:color w:val="FF0000"/>
        </w:rPr>
      </w:pPr>
    </w:p>
    <w:p w14:paraId="396271A0" w14:textId="3B35EF6D" w:rsidR="009E7C73" w:rsidRPr="00A72105" w:rsidRDefault="00F8084B" w:rsidP="009E7C73">
      <w:pPr>
        <w:spacing w:line="360" w:lineRule="auto"/>
        <w:ind w:firstLine="708"/>
        <w:jc w:val="both"/>
        <w:rPr>
          <w:rFonts w:ascii="Arial" w:hAnsi="Arial" w:cs="Arial"/>
        </w:rPr>
      </w:pPr>
      <w:r w:rsidRPr="006D482F">
        <w:rPr>
          <w:rFonts w:ascii="Arial" w:hAnsi="Arial" w:cs="Arial"/>
        </w:rPr>
        <w:t>C</w:t>
      </w:r>
      <w:r w:rsidR="001C324A" w:rsidRPr="006D482F">
        <w:rPr>
          <w:rFonts w:ascii="Arial" w:hAnsi="Arial" w:cs="Arial"/>
        </w:rPr>
        <w:t xml:space="preserve">onsideramos que la psicopatología psiquiátrica y psicoanalítica, utilizada de modo descriptivo, </w:t>
      </w:r>
      <w:r w:rsidR="003220D7" w:rsidRPr="006D482F">
        <w:rPr>
          <w:rFonts w:ascii="Arial" w:hAnsi="Arial" w:cs="Arial"/>
        </w:rPr>
        <w:t xml:space="preserve">puede llegar a ser </w:t>
      </w:r>
      <w:r w:rsidR="001C324A" w:rsidRPr="006D482F">
        <w:rPr>
          <w:rFonts w:ascii="Arial" w:hAnsi="Arial" w:cs="Arial"/>
        </w:rPr>
        <w:t>la piedra angular que soporta y justifica esta estructura que perpetúa la cronicidad.</w:t>
      </w:r>
      <w:r w:rsidR="00E32427" w:rsidRPr="006D482F">
        <w:rPr>
          <w:rFonts w:ascii="Arial" w:hAnsi="Arial" w:cs="Arial"/>
        </w:rPr>
        <w:t xml:space="preserve"> </w:t>
      </w:r>
      <w:r w:rsidR="00DB01CD" w:rsidRPr="006D482F">
        <w:rPr>
          <w:rFonts w:ascii="Arial" w:hAnsi="Arial" w:cs="Arial"/>
        </w:rPr>
        <w:t xml:space="preserve">Los conceptos de comprensible y explicable </w:t>
      </w:r>
      <w:r w:rsidR="00DB01CD" w:rsidRPr="006D482F">
        <w:rPr>
          <w:rFonts w:ascii="Arial" w:hAnsi="Arial" w:cs="Arial"/>
        </w:rPr>
        <w:fldChar w:fldCharType="begin" w:fldLock="1"/>
      </w:r>
      <w:r w:rsidR="005B06C3" w:rsidRPr="006D482F">
        <w:rPr>
          <w:rFonts w:ascii="Arial" w:hAnsi="Arial" w:cs="Arial"/>
        </w:rPr>
        <w:instrText>ADDIN CSL_CITATION {"citationItems":[{"id":"ITEM-1","itemData":{"author":[{"dropping-particle":"","family":"Jaspers","given":"Karl","non-dropping-particle":"","parse-names":false,"suffix":""}],"id":"ITEM-1","issued":{"date-parts":[["1977"]]},"publisher":"Editorial Beta","publisher-place":"Buenos Aires","title":"Psicopatología General","type":"book"},"uris":["http://www.mendeley.com/documents/?uuid=45e0d8d7-a02d-474e-af2c-6b247c5066ae"]}],"mendeley":{"formattedCitation":"(Jaspers, 1977)","plainTextFormattedCitation":"(Jaspers, 1977)","previouslyFormattedCitation":"(Jaspers, 1977)"},"properties":{"noteIndex":0},"schema":"https://github.com/citation-style-language/schema/raw/master/csl-citation.json"}</w:instrText>
      </w:r>
      <w:r w:rsidR="00DB01CD" w:rsidRPr="006D482F">
        <w:rPr>
          <w:rFonts w:ascii="Arial" w:hAnsi="Arial" w:cs="Arial"/>
        </w:rPr>
        <w:fldChar w:fldCharType="separate"/>
      </w:r>
      <w:r w:rsidR="00DB01CD" w:rsidRPr="006D482F">
        <w:rPr>
          <w:rFonts w:ascii="Arial" w:hAnsi="Arial" w:cs="Arial"/>
          <w:noProof/>
        </w:rPr>
        <w:t>(Jaspers, 1977)</w:t>
      </w:r>
      <w:r w:rsidR="00DB01CD" w:rsidRPr="006D482F">
        <w:rPr>
          <w:rFonts w:ascii="Arial" w:hAnsi="Arial" w:cs="Arial"/>
        </w:rPr>
        <w:fldChar w:fldCharType="end"/>
      </w:r>
      <w:r w:rsidR="00DB01CD" w:rsidRPr="006D482F">
        <w:rPr>
          <w:rFonts w:ascii="Arial" w:hAnsi="Arial" w:cs="Arial"/>
        </w:rPr>
        <w:t xml:space="preserve"> son utilizados en el contexto del hospital psiquiátrico de manera radical, de modo que producen una separación infranqueable para el acercamiento a las personas con diagnóstico de psicosis. Sucede que cuando un fenómeno psíquico no es comprensible desde ciertos motivos (personalidad, psicológico, ambiental), se asume que es incomprensible y por tanto habla de un proceso somático, explicable</w:t>
      </w:r>
      <w:r w:rsidR="009E7C73" w:rsidRPr="006D482F">
        <w:rPr>
          <w:rFonts w:ascii="Arial" w:hAnsi="Arial" w:cs="Arial"/>
        </w:rPr>
        <w:t>, desprovisto ya de la subjetividad de la persona</w:t>
      </w:r>
      <w:r w:rsidR="00DB01CD" w:rsidRPr="006D482F">
        <w:rPr>
          <w:rFonts w:ascii="Arial" w:hAnsi="Arial" w:cs="Arial"/>
        </w:rPr>
        <w:t>.</w:t>
      </w:r>
      <w:r w:rsidR="00803A6C" w:rsidRPr="006D482F">
        <w:rPr>
          <w:rFonts w:ascii="Arial" w:hAnsi="Arial" w:cs="Arial"/>
        </w:rPr>
        <w:t xml:space="preserve"> “La enfermedad del enfermo, pagara al médico el reconocimiento que le debe</w:t>
      </w:r>
      <w:r w:rsidR="009E7C73" w:rsidRPr="006D482F">
        <w:rPr>
          <w:rFonts w:ascii="Arial" w:hAnsi="Arial" w:cs="Arial"/>
        </w:rPr>
        <w:t>”</w:t>
      </w:r>
      <w:r w:rsidR="00803A6C" w:rsidRPr="006D482F">
        <w:rPr>
          <w:rFonts w:ascii="Arial" w:hAnsi="Arial" w:cs="Arial"/>
        </w:rPr>
        <w:t xml:space="preserve"> </w:t>
      </w:r>
      <w:r w:rsidR="002B4175" w:rsidRPr="006D482F">
        <w:rPr>
          <w:rFonts w:ascii="Arial" w:hAnsi="Arial" w:cs="Arial"/>
        </w:rPr>
        <w:t>(</w:t>
      </w:r>
      <w:r w:rsidR="00803A6C" w:rsidRPr="006D482F">
        <w:rPr>
          <w:rFonts w:ascii="Arial" w:hAnsi="Arial" w:cs="Arial"/>
        </w:rPr>
        <w:t>Foucault,</w:t>
      </w:r>
      <w:r w:rsidR="002B4175" w:rsidRPr="006D482F">
        <w:rPr>
          <w:rFonts w:ascii="Arial" w:hAnsi="Arial" w:cs="Arial"/>
        </w:rPr>
        <w:t xml:space="preserve"> </w:t>
      </w:r>
      <w:r w:rsidR="002B4175" w:rsidRPr="00A72105">
        <w:rPr>
          <w:rFonts w:ascii="Arial" w:hAnsi="Arial" w:cs="Arial"/>
        </w:rPr>
        <w:t xml:space="preserve">1973, 1974, </w:t>
      </w:r>
      <w:r w:rsidR="00803A6C" w:rsidRPr="00A72105">
        <w:rPr>
          <w:rFonts w:ascii="Arial" w:hAnsi="Arial" w:cs="Arial"/>
        </w:rPr>
        <w:t xml:space="preserve"> p. 47</w:t>
      </w:r>
      <w:r w:rsidR="009E7C73" w:rsidRPr="00A72105">
        <w:rPr>
          <w:rFonts w:ascii="Arial" w:hAnsi="Arial" w:cs="Arial"/>
        </w:rPr>
        <w:t>).</w:t>
      </w:r>
      <w:r w:rsidR="00BB05A1" w:rsidRPr="00A72105">
        <w:rPr>
          <w:rFonts w:ascii="Arial" w:hAnsi="Arial" w:cs="Arial"/>
        </w:rPr>
        <w:t xml:space="preserve"> </w:t>
      </w:r>
    </w:p>
    <w:p w14:paraId="2AC18048" w14:textId="61DE2CE3" w:rsidR="00056F42" w:rsidRPr="006D482F" w:rsidRDefault="005B06C3" w:rsidP="009E7C73">
      <w:pPr>
        <w:spacing w:line="360" w:lineRule="auto"/>
        <w:ind w:firstLine="708"/>
        <w:jc w:val="both"/>
        <w:rPr>
          <w:rFonts w:ascii="Arial" w:hAnsi="Arial" w:cs="Arial"/>
        </w:rPr>
      </w:pPr>
      <w:r w:rsidRPr="006D482F">
        <w:rPr>
          <w:rFonts w:ascii="Arial" w:hAnsi="Arial" w:cs="Arial"/>
        </w:rPr>
        <w:lastRenderedPageBreak/>
        <w:t xml:space="preserve">Esta concepción permite que </w:t>
      </w:r>
      <w:r w:rsidR="00E927F3">
        <w:rPr>
          <w:rFonts w:ascii="Arial" w:hAnsi="Arial" w:cs="Arial"/>
        </w:rPr>
        <w:t xml:space="preserve">en algunas ocasiones </w:t>
      </w:r>
      <w:r w:rsidRPr="006D482F">
        <w:rPr>
          <w:rFonts w:ascii="Arial" w:hAnsi="Arial" w:cs="Arial"/>
        </w:rPr>
        <w:t xml:space="preserve">los clínicos y las personas que prestan tratamiento y cuidado asuman que cualquier manifestación de ese paciente que se aleje a su comprensión inmediata sea una manifestación de una enfermedad o un defecto. Las consecuencias son que esos defectos deben ser modificados o inhibidos, el psiquismo se representa como un órgano al que le sobran partes o le faltan, la tarea es quitar o incorporar. </w:t>
      </w:r>
      <w:r w:rsidR="00056F42" w:rsidRPr="006D482F">
        <w:rPr>
          <w:rFonts w:ascii="Arial" w:hAnsi="Arial" w:cs="Arial"/>
        </w:rPr>
        <w:t xml:space="preserve">En este contexto no es de extrañar que los tratamientos de las personas que dependen del psiquiátrico duren lo que dura la vida de esa persona y se justifiquen en que la patología es crónica </w:t>
      </w:r>
      <w:r w:rsidR="001B3325" w:rsidRPr="006D482F">
        <w:rPr>
          <w:rFonts w:ascii="Arial" w:hAnsi="Arial" w:cs="Arial"/>
        </w:rPr>
        <w:t xml:space="preserve">trabajando para evitar </w:t>
      </w:r>
      <w:r w:rsidR="00056F42" w:rsidRPr="006D482F">
        <w:rPr>
          <w:rFonts w:ascii="Arial" w:hAnsi="Arial" w:cs="Arial"/>
        </w:rPr>
        <w:t>“descompensaciones”.</w:t>
      </w:r>
      <w:r w:rsidR="00BE2260" w:rsidRPr="006D482F">
        <w:rPr>
          <w:rFonts w:ascii="Arial" w:hAnsi="Arial" w:cs="Arial"/>
        </w:rPr>
        <w:t xml:space="preserve"> Lo mismo puede ocurrir en el caso de la psicoterapia.</w:t>
      </w:r>
    </w:p>
    <w:p w14:paraId="2588DC0A" w14:textId="61E6DCB4" w:rsidR="00CF0191" w:rsidRPr="001B4EB9" w:rsidRDefault="00056F42" w:rsidP="00CF0191">
      <w:pPr>
        <w:spacing w:line="360" w:lineRule="auto"/>
        <w:jc w:val="both"/>
        <w:rPr>
          <w:rFonts w:ascii="Arial" w:hAnsi="Arial" w:cs="Arial"/>
          <w:color w:val="FF0000"/>
        </w:rPr>
      </w:pPr>
      <w:r w:rsidRPr="006D482F">
        <w:rPr>
          <w:rFonts w:ascii="Arial" w:hAnsi="Arial" w:cs="Arial"/>
        </w:rPr>
        <w:tab/>
        <w:t xml:space="preserve">Como alternativa, Chazaud </w:t>
      </w:r>
      <w:r w:rsidRPr="006D482F">
        <w:rPr>
          <w:rFonts w:ascii="Arial" w:hAnsi="Arial" w:cs="Arial"/>
        </w:rPr>
        <w:fldChar w:fldCharType="begin" w:fldLock="1"/>
      </w:r>
      <w:r w:rsidRPr="006D482F">
        <w:rPr>
          <w:rFonts w:ascii="Arial" w:hAnsi="Arial" w:cs="Arial"/>
        </w:rPr>
        <w:instrText>ADDIN CSL_CITATION {"citationItems":[{"id":"ITEM-1","itemData":{"author":[{"dropping-particle":"","family":"Chazaud","given":"Jacques","non-dropping-particle":"","parse-names":false,"suffix":""}],"id":"ITEM-1","issued":{"date-parts":[["1980"]]},"publisher":"Paidos","publisher-place":"Buenos Aires","title":"Introducción a la terapia institucional","type":"book"},"uris":["http://www.mendeley.com/documents/?uuid=3aa6aa6d-fb0d-42a8-900d-3599ea608cf5"]}],"mendeley":{"formattedCitation":"(Chazaud, 1980)","manualFormatting":"(1980)","plainTextFormattedCitation":"(Chazaud, 1980)","previouslyFormattedCitation":"(Chazaud, 1980)"},"properties":{"noteIndex":0},"schema":"https://github.com/citation-style-language/schema/raw/master/csl-citation.json"}</w:instrText>
      </w:r>
      <w:r w:rsidRPr="006D482F">
        <w:rPr>
          <w:rFonts w:ascii="Arial" w:hAnsi="Arial" w:cs="Arial"/>
        </w:rPr>
        <w:fldChar w:fldCharType="separate"/>
      </w:r>
      <w:r w:rsidRPr="006D482F">
        <w:rPr>
          <w:rFonts w:ascii="Arial" w:hAnsi="Arial" w:cs="Arial"/>
          <w:noProof/>
        </w:rPr>
        <w:t>(1980)</w:t>
      </w:r>
      <w:r w:rsidRPr="006D482F">
        <w:rPr>
          <w:rFonts w:ascii="Arial" w:hAnsi="Arial" w:cs="Arial"/>
        </w:rPr>
        <w:fldChar w:fldCharType="end"/>
      </w:r>
      <w:r w:rsidRPr="006D482F">
        <w:rPr>
          <w:rFonts w:ascii="Arial" w:hAnsi="Arial" w:cs="Arial"/>
        </w:rPr>
        <w:t xml:space="preserve"> justificaba la creación de comunidades terapéuticas con la especificidad de que </w:t>
      </w:r>
      <w:r w:rsidR="00E820E6" w:rsidRPr="006D482F">
        <w:rPr>
          <w:rFonts w:ascii="Arial" w:hAnsi="Arial" w:cs="Arial"/>
        </w:rPr>
        <w:t>el tratamiento no debe ir orientado a la eliminaci</w:t>
      </w:r>
      <w:r w:rsidRPr="006D482F">
        <w:rPr>
          <w:rFonts w:ascii="Arial" w:hAnsi="Arial" w:cs="Arial"/>
        </w:rPr>
        <w:t>ón de síntomas si no más bien a “(…)</w:t>
      </w:r>
      <w:r w:rsidR="00E820E6" w:rsidRPr="006D482F">
        <w:rPr>
          <w:rFonts w:ascii="Arial" w:hAnsi="Arial" w:cs="Arial"/>
        </w:rPr>
        <w:t xml:space="preserve"> crear las condiciones en que el sujeto pueda recuperar un lugar responsable y relativamente au</w:t>
      </w:r>
      <w:r w:rsidRPr="006D482F">
        <w:rPr>
          <w:rFonts w:ascii="Arial" w:hAnsi="Arial" w:cs="Arial"/>
        </w:rPr>
        <w:t>tónomo dentro del campo social”</w:t>
      </w:r>
      <w:r w:rsidR="00E820E6" w:rsidRPr="006D482F">
        <w:rPr>
          <w:rFonts w:ascii="Arial" w:hAnsi="Arial" w:cs="Arial"/>
        </w:rPr>
        <w:t xml:space="preserve"> </w:t>
      </w:r>
      <w:r w:rsidR="005B06C3" w:rsidRPr="006D482F">
        <w:rPr>
          <w:rFonts w:ascii="Arial" w:hAnsi="Arial" w:cs="Arial"/>
        </w:rPr>
        <w:fldChar w:fldCharType="begin" w:fldLock="1"/>
      </w:r>
      <w:r w:rsidRPr="006D482F">
        <w:rPr>
          <w:rFonts w:ascii="Arial" w:hAnsi="Arial" w:cs="Arial"/>
        </w:rPr>
        <w:instrText>ADDIN CSL_CITATION {"citationItems":[{"id":"ITEM-1","itemData":{"author":[{"dropping-particle":"","family":"Chazaud","given":"Jacques","non-dropping-particle":"","parse-names":false,"suffix":""}],"id":"ITEM-1","issued":{"date-parts":[["1980"]]},"publisher":"Paidos","publisher-place":"Buenos Aires","title":"Introducción a la terapia institucional","type":"book"},"locator":"14","uris":["http://www.mendeley.com/documents/?uuid=3aa6aa6d-fb0d-42a8-900d-3599ea608cf5"]}],"mendeley":{"formattedCitation":"(Chazaud, 1980, p. 14)","manualFormatting":"(p. 14)","plainTextFormattedCitation":"(Chazaud, 1980, p. 14)","previouslyFormattedCitation":"(Chazaud, 1980, p. 14)"},"properties":{"noteIndex":0},"schema":"https://github.com/citation-style-language/schema/raw/master/csl-citation.json"}</w:instrText>
      </w:r>
      <w:r w:rsidR="005B06C3" w:rsidRPr="006D482F">
        <w:rPr>
          <w:rFonts w:ascii="Arial" w:hAnsi="Arial" w:cs="Arial"/>
        </w:rPr>
        <w:fldChar w:fldCharType="separate"/>
      </w:r>
      <w:r w:rsidR="005B06C3" w:rsidRPr="006D482F">
        <w:rPr>
          <w:rFonts w:ascii="Arial" w:hAnsi="Arial" w:cs="Arial"/>
          <w:noProof/>
        </w:rPr>
        <w:t>(p. 14)</w:t>
      </w:r>
      <w:r w:rsidR="005B06C3" w:rsidRPr="006D482F">
        <w:rPr>
          <w:rFonts w:ascii="Arial" w:hAnsi="Arial" w:cs="Arial"/>
        </w:rPr>
        <w:fldChar w:fldCharType="end"/>
      </w:r>
      <w:r w:rsidRPr="006D482F">
        <w:rPr>
          <w:rFonts w:ascii="Arial" w:hAnsi="Arial" w:cs="Arial"/>
        </w:rPr>
        <w:t xml:space="preserve">. Así también Oury </w:t>
      </w:r>
      <w:r w:rsidRPr="006D482F">
        <w:rPr>
          <w:rFonts w:ascii="Arial" w:hAnsi="Arial" w:cs="Arial"/>
        </w:rPr>
        <w:fldChar w:fldCharType="begin" w:fldLock="1"/>
      </w:r>
      <w:r w:rsidR="002A1A70" w:rsidRPr="006D482F">
        <w:rPr>
          <w:rFonts w:ascii="Arial" w:hAnsi="Arial" w:cs="Arial"/>
        </w:rPr>
        <w:instrText>ADDIN CSL_CITATION {"citationItems":[{"id":"ITEM-1","itemData":{"author":[{"dropping-particle":"","family":"Oury","given":"Jean","non-dropping-particle":"","parse-names":false,"suffix":""}],"id":"ITEM-1","issued":{"date-parts":[["1998"]]},"page":"1-18","title":"Libertad de circulación y espacio del decir","type":"speech"},"uris":["http://www.mendeley.com/documents/?uuid=2143d56e-784c-478a-b0ae-adf01eedfe69"]}],"mendeley":{"formattedCitation":"(Oury, 1998)","manualFormatting":"(1998)","plainTextFormattedCitation":"(Oury, 1998)","previouslyFormattedCitation":"(Oury, 1998)"},"properties":{"noteIndex":0},"schema":"https://github.com/citation-style-language/schema/raw/master/csl-citation.json"}</w:instrText>
      </w:r>
      <w:r w:rsidRPr="006D482F">
        <w:rPr>
          <w:rFonts w:ascii="Arial" w:hAnsi="Arial" w:cs="Arial"/>
        </w:rPr>
        <w:fldChar w:fldCharType="separate"/>
      </w:r>
      <w:r w:rsidRPr="006D482F">
        <w:rPr>
          <w:rFonts w:ascii="Arial" w:hAnsi="Arial" w:cs="Arial"/>
          <w:noProof/>
        </w:rPr>
        <w:t>(1998)</w:t>
      </w:r>
      <w:r w:rsidRPr="006D482F">
        <w:rPr>
          <w:rFonts w:ascii="Arial" w:hAnsi="Arial" w:cs="Arial"/>
        </w:rPr>
        <w:fldChar w:fldCharType="end"/>
      </w:r>
      <w:r w:rsidRPr="006D482F">
        <w:rPr>
          <w:rFonts w:ascii="Arial" w:hAnsi="Arial" w:cs="Arial"/>
        </w:rPr>
        <w:t xml:space="preserve"> mostraba la importancia de la libertad de circulación, del ambiente, del azar y los espacios de decir, como una manera de establecer verdaderos encuentros.</w:t>
      </w:r>
      <w:r w:rsidR="002A1A70" w:rsidRPr="006D482F">
        <w:rPr>
          <w:rFonts w:ascii="Arial" w:hAnsi="Arial" w:cs="Arial"/>
        </w:rPr>
        <w:t xml:space="preserve"> Según </w:t>
      </w:r>
      <w:r w:rsidR="00E63131" w:rsidRPr="006D482F">
        <w:rPr>
          <w:rFonts w:ascii="Arial" w:hAnsi="Arial" w:cs="Arial"/>
        </w:rPr>
        <w:t>Foladori</w:t>
      </w:r>
      <w:r w:rsidR="002A1A70" w:rsidRPr="006D482F">
        <w:rPr>
          <w:rFonts w:ascii="Arial" w:hAnsi="Arial" w:cs="Arial"/>
        </w:rPr>
        <w:t xml:space="preserve"> </w:t>
      </w:r>
      <w:r w:rsidR="002A1A70" w:rsidRPr="006D482F">
        <w:rPr>
          <w:rFonts w:ascii="Arial" w:hAnsi="Arial" w:cs="Arial"/>
        </w:rPr>
        <w:fldChar w:fldCharType="begin" w:fldLock="1"/>
      </w:r>
      <w:r w:rsidR="00D90EF0" w:rsidRPr="006D482F">
        <w:rPr>
          <w:rFonts w:ascii="Arial" w:hAnsi="Arial" w:cs="Arial"/>
        </w:rPr>
        <w:instrText>ADDIN CSL_CITATION {"citationItems":[{"id":"ITEM-1","itemData":{"author":[{"dropping-particle":"","family":"Foladori","given":"Horacio","non-dropping-particle":"","parse-names":false,"suffix":""}],"container-title":"Castalia","id":"ITEM-1","issue":"17","issued":{"date-parts":[["2010"]]},"page":"15-26","title":"La asamblea general en las comunidades terapeuticas","type":"article-journal","volume":"12"},"uris":["http://www.mendeley.com/documents/?uuid=7c55bb20-89cf-4eec-acb2-fb2d799ad283"]}],"mendeley":{"formattedCitation":"(Foladori, 2010)","manualFormatting":"(2010)","plainTextFormattedCitation":"(Foladori, 2010)","previouslyFormattedCitation":"(Foladori, 2010)"},"properties":{"noteIndex":0},"schema":"https://github.com/citation-style-language/schema/raw/master/csl-citation.json"}</w:instrText>
      </w:r>
      <w:r w:rsidR="002A1A70" w:rsidRPr="006D482F">
        <w:rPr>
          <w:rFonts w:ascii="Arial" w:hAnsi="Arial" w:cs="Arial"/>
        </w:rPr>
        <w:fldChar w:fldCharType="separate"/>
      </w:r>
      <w:r w:rsidR="002A1A70" w:rsidRPr="006D482F">
        <w:rPr>
          <w:rFonts w:ascii="Arial" w:hAnsi="Arial" w:cs="Arial"/>
          <w:noProof/>
        </w:rPr>
        <w:t>(2010)</w:t>
      </w:r>
      <w:r w:rsidR="002A1A70" w:rsidRPr="006D482F">
        <w:rPr>
          <w:rFonts w:ascii="Arial" w:hAnsi="Arial" w:cs="Arial"/>
        </w:rPr>
        <w:fldChar w:fldCharType="end"/>
      </w:r>
      <w:r w:rsidR="002A1A70" w:rsidRPr="006D482F">
        <w:rPr>
          <w:rFonts w:ascii="Arial" w:hAnsi="Arial" w:cs="Arial"/>
        </w:rPr>
        <w:t>, sobre todo para el caso de los pacientes psicóticos</w:t>
      </w:r>
      <w:r w:rsidR="00E63131" w:rsidRPr="006D482F">
        <w:rPr>
          <w:rFonts w:ascii="Arial" w:hAnsi="Arial" w:cs="Arial"/>
        </w:rPr>
        <w:t>,</w:t>
      </w:r>
      <w:r w:rsidR="002A1A70" w:rsidRPr="006D482F">
        <w:rPr>
          <w:rFonts w:ascii="Arial" w:hAnsi="Arial" w:cs="Arial"/>
        </w:rPr>
        <w:t xml:space="preserve"> se hace necesario contener </w:t>
      </w:r>
      <w:r w:rsidR="00DF657E" w:rsidRPr="006D482F">
        <w:rPr>
          <w:rFonts w:ascii="Arial" w:hAnsi="Arial" w:cs="Arial"/>
        </w:rPr>
        <w:t xml:space="preserve">a través de la institución </w:t>
      </w:r>
      <w:r w:rsidR="002A1A70" w:rsidRPr="006D482F">
        <w:rPr>
          <w:rFonts w:ascii="Arial" w:hAnsi="Arial" w:cs="Arial"/>
        </w:rPr>
        <w:t xml:space="preserve">de una manera más sistemática </w:t>
      </w:r>
      <w:r w:rsidR="00ED775E" w:rsidRPr="006D482F">
        <w:rPr>
          <w:rFonts w:ascii="Arial" w:hAnsi="Arial" w:cs="Arial"/>
        </w:rPr>
        <w:t>la</w:t>
      </w:r>
      <w:r w:rsidR="00E63131" w:rsidRPr="006D482F">
        <w:rPr>
          <w:rFonts w:ascii="Arial" w:hAnsi="Arial" w:cs="Arial"/>
        </w:rPr>
        <w:t xml:space="preserve"> relación terapéutica</w:t>
      </w:r>
      <w:r w:rsidR="002A1A70" w:rsidRPr="006D482F">
        <w:rPr>
          <w:rFonts w:ascii="Arial" w:hAnsi="Arial" w:cs="Arial"/>
        </w:rPr>
        <w:t xml:space="preserve">.  </w:t>
      </w:r>
    </w:p>
    <w:p w14:paraId="6CC6E695" w14:textId="0E6E337E" w:rsidR="00CF0191" w:rsidRPr="006D482F" w:rsidRDefault="00CF0191" w:rsidP="00CF0191">
      <w:pPr>
        <w:spacing w:line="360" w:lineRule="auto"/>
        <w:jc w:val="both"/>
        <w:rPr>
          <w:rFonts w:ascii="Arial" w:hAnsi="Arial" w:cs="Arial"/>
        </w:rPr>
      </w:pPr>
      <w:r w:rsidRPr="006D482F">
        <w:rPr>
          <w:rFonts w:ascii="Arial" w:hAnsi="Arial" w:cs="Arial"/>
        </w:rPr>
        <w:t xml:space="preserve">Respecto a la pregunta de si se puede realizar un trabajo de análisis dentro de una institución psiquiátrica, desde nuestra experiencia pensamos que la escucha es posible en la medida que se logre sostener un dispositivo que genere un choque con lo instituido de la institución y se desprenda de la mirada proveniente del uso descriptivo de la psicopatología. Creemos que la mejor manera es a través de grupos horizontales de trabajo que permitan el diálogo entre todos los integrantes, especialmente en torno a la violencia de la institución y de las relaciones </w:t>
      </w:r>
      <w:r>
        <w:rPr>
          <w:rFonts w:ascii="Arial" w:hAnsi="Arial" w:cs="Arial"/>
        </w:rPr>
        <w:t xml:space="preserve">de dependencia </w:t>
      </w:r>
      <w:r w:rsidRPr="006D482F">
        <w:rPr>
          <w:rFonts w:ascii="Arial" w:hAnsi="Arial" w:cs="Arial"/>
        </w:rPr>
        <w:t>que se dan dentro de ella.</w:t>
      </w:r>
    </w:p>
    <w:p w14:paraId="62B037C5" w14:textId="77777777" w:rsidR="00CF0191" w:rsidRDefault="00CF0191" w:rsidP="006E60F7">
      <w:pPr>
        <w:spacing w:line="360" w:lineRule="auto"/>
        <w:ind w:firstLine="708"/>
        <w:jc w:val="both"/>
        <w:rPr>
          <w:rFonts w:ascii="Arial" w:hAnsi="Arial" w:cs="Arial"/>
        </w:rPr>
      </w:pPr>
    </w:p>
    <w:p w14:paraId="1D586AD1" w14:textId="1C2A517F" w:rsidR="00CF0191" w:rsidRDefault="00F0492C" w:rsidP="00F21213">
      <w:pPr>
        <w:spacing w:line="360" w:lineRule="auto"/>
        <w:ind w:firstLine="708"/>
        <w:jc w:val="both"/>
        <w:rPr>
          <w:rFonts w:ascii="Arial" w:hAnsi="Arial" w:cs="Arial"/>
        </w:rPr>
      </w:pPr>
      <w:r w:rsidRPr="006D482F">
        <w:rPr>
          <w:rFonts w:ascii="Arial" w:hAnsi="Arial" w:cs="Arial"/>
        </w:rPr>
        <w:t xml:space="preserve">A continuación expondremos algunas </w:t>
      </w:r>
      <w:r w:rsidR="00CC2389" w:rsidRPr="006D482F">
        <w:rPr>
          <w:rFonts w:ascii="Arial" w:hAnsi="Arial" w:cs="Arial"/>
        </w:rPr>
        <w:t>experiencias</w:t>
      </w:r>
      <w:r w:rsidRPr="006D482F">
        <w:rPr>
          <w:rFonts w:ascii="Arial" w:hAnsi="Arial" w:cs="Arial"/>
        </w:rPr>
        <w:t xml:space="preserve"> que permiten explicar mejor estos puntos, provenientes de dos </w:t>
      </w:r>
      <w:r w:rsidR="0046414C" w:rsidRPr="006D482F">
        <w:rPr>
          <w:rFonts w:ascii="Arial" w:hAnsi="Arial" w:cs="Arial"/>
        </w:rPr>
        <w:t>espacios</w:t>
      </w:r>
      <w:r w:rsidRPr="006D482F">
        <w:rPr>
          <w:rFonts w:ascii="Arial" w:hAnsi="Arial" w:cs="Arial"/>
        </w:rPr>
        <w:t xml:space="preserve"> surgid</w:t>
      </w:r>
      <w:r w:rsidR="0046414C" w:rsidRPr="006D482F">
        <w:rPr>
          <w:rFonts w:ascii="Arial" w:hAnsi="Arial" w:cs="Arial"/>
        </w:rPr>
        <w:t>o</w:t>
      </w:r>
      <w:r w:rsidRPr="006D482F">
        <w:rPr>
          <w:rFonts w:ascii="Arial" w:hAnsi="Arial" w:cs="Arial"/>
        </w:rPr>
        <w:t xml:space="preserve">s en el Instituto </w:t>
      </w:r>
      <w:r w:rsidRPr="006D482F">
        <w:rPr>
          <w:rFonts w:ascii="Arial" w:hAnsi="Arial" w:cs="Arial"/>
        </w:rPr>
        <w:lastRenderedPageBreak/>
        <w:t>Psiquiátrico Dr. José Horwitz Barak: la Radio Estación Locura y el Grupo de la Tarde.</w:t>
      </w:r>
      <w:r w:rsidR="00385EB2" w:rsidRPr="006D482F">
        <w:rPr>
          <w:rFonts w:ascii="Arial" w:hAnsi="Arial" w:cs="Arial"/>
        </w:rPr>
        <w:t xml:space="preserve"> </w:t>
      </w:r>
    </w:p>
    <w:p w14:paraId="64069D21" w14:textId="77777777" w:rsidR="00CF0191" w:rsidRPr="006D482F" w:rsidRDefault="00CF0191" w:rsidP="004E670E">
      <w:pPr>
        <w:spacing w:line="360" w:lineRule="auto"/>
        <w:jc w:val="both"/>
        <w:rPr>
          <w:rFonts w:ascii="Arial" w:hAnsi="Arial" w:cs="Arial"/>
        </w:rPr>
      </w:pPr>
    </w:p>
    <w:p w14:paraId="007D7F14" w14:textId="115C2E95" w:rsidR="00385EB2" w:rsidRDefault="00385EB2" w:rsidP="004E670E">
      <w:pPr>
        <w:spacing w:line="360" w:lineRule="auto"/>
        <w:jc w:val="both"/>
        <w:rPr>
          <w:rFonts w:ascii="Arial" w:hAnsi="Arial" w:cs="Arial"/>
          <w:b/>
        </w:rPr>
      </w:pPr>
      <w:r w:rsidRPr="006D482F">
        <w:rPr>
          <w:rFonts w:ascii="Arial" w:hAnsi="Arial" w:cs="Arial"/>
          <w:b/>
        </w:rPr>
        <w:t>II: Radio Estaci</w:t>
      </w:r>
      <w:r w:rsidR="00A24169" w:rsidRPr="006D482F">
        <w:rPr>
          <w:rFonts w:ascii="Arial" w:hAnsi="Arial" w:cs="Arial"/>
          <w:b/>
        </w:rPr>
        <w:t>ó</w:t>
      </w:r>
      <w:r w:rsidRPr="006D482F">
        <w:rPr>
          <w:rFonts w:ascii="Arial" w:hAnsi="Arial" w:cs="Arial"/>
          <w:b/>
        </w:rPr>
        <w:t>n</w:t>
      </w:r>
      <w:r w:rsidR="00A24169" w:rsidRPr="006D482F">
        <w:rPr>
          <w:rFonts w:ascii="Arial" w:hAnsi="Arial" w:cs="Arial"/>
          <w:b/>
        </w:rPr>
        <w:t xml:space="preserve"> </w:t>
      </w:r>
      <w:r w:rsidRPr="006D482F">
        <w:rPr>
          <w:rFonts w:ascii="Arial" w:hAnsi="Arial" w:cs="Arial"/>
          <w:b/>
        </w:rPr>
        <w:t>locura</w:t>
      </w:r>
    </w:p>
    <w:p w14:paraId="1396E055" w14:textId="77777777" w:rsidR="004962C1" w:rsidRPr="006D482F" w:rsidRDefault="004962C1" w:rsidP="004E670E">
      <w:pPr>
        <w:spacing w:line="360" w:lineRule="auto"/>
        <w:jc w:val="both"/>
        <w:rPr>
          <w:rFonts w:ascii="Arial" w:hAnsi="Arial" w:cs="Arial"/>
          <w:b/>
        </w:rPr>
      </w:pPr>
    </w:p>
    <w:p w14:paraId="73E7F798" w14:textId="6B73675F" w:rsidR="00F0492C" w:rsidRPr="006D482F" w:rsidRDefault="00875B25" w:rsidP="00150C82">
      <w:pPr>
        <w:spacing w:line="360" w:lineRule="auto"/>
        <w:ind w:firstLine="708"/>
        <w:jc w:val="both"/>
        <w:rPr>
          <w:rFonts w:ascii="Arial" w:hAnsi="Arial" w:cs="Arial"/>
        </w:rPr>
      </w:pPr>
      <w:r w:rsidRPr="006D482F">
        <w:rPr>
          <w:rFonts w:ascii="Arial" w:hAnsi="Arial" w:cs="Arial"/>
        </w:rPr>
        <w:t>La Radio Estación Locura se crea el año 2012 inspirada en la experiencia de La Colifata de Argentina</w:t>
      </w:r>
      <w:r w:rsidR="00EA20F7" w:rsidRPr="006D482F">
        <w:rPr>
          <w:rFonts w:ascii="Arial" w:hAnsi="Arial" w:cs="Arial"/>
        </w:rPr>
        <w:t>.</w:t>
      </w:r>
      <w:r w:rsidR="0046414C" w:rsidRPr="006D482F">
        <w:rPr>
          <w:rFonts w:ascii="Arial" w:hAnsi="Arial" w:cs="Arial"/>
        </w:rPr>
        <w:t xml:space="preserve"> </w:t>
      </w:r>
      <w:r w:rsidR="00C376D4" w:rsidRPr="006D482F">
        <w:rPr>
          <w:rFonts w:ascii="Arial" w:hAnsi="Arial" w:cs="Arial"/>
        </w:rPr>
        <w:t xml:space="preserve">Para poder funcionar dentro de la institución </w:t>
      </w:r>
      <w:r w:rsidR="00F35060" w:rsidRPr="006D482F">
        <w:rPr>
          <w:rFonts w:ascii="Arial" w:hAnsi="Arial" w:cs="Arial"/>
        </w:rPr>
        <w:t xml:space="preserve">el terapeuta debió definirlo administrativamente como un grupo de terapia, eso permitía </w:t>
      </w:r>
      <w:r w:rsidR="008A0975" w:rsidRPr="006D482F">
        <w:rPr>
          <w:rFonts w:ascii="Arial" w:hAnsi="Arial" w:cs="Arial"/>
        </w:rPr>
        <w:t>justificar las horas de trabajo del terapeuta</w:t>
      </w:r>
      <w:r w:rsidR="006F78EB">
        <w:rPr>
          <w:rFonts w:ascii="Arial" w:hAnsi="Arial" w:cs="Arial"/>
        </w:rPr>
        <w:t xml:space="preserve"> e incluirlo en</w:t>
      </w:r>
      <w:r w:rsidR="00CF506B">
        <w:rPr>
          <w:rFonts w:ascii="Arial" w:hAnsi="Arial" w:cs="Arial"/>
        </w:rPr>
        <w:t xml:space="preserve"> las </w:t>
      </w:r>
      <w:r w:rsidR="008A0975" w:rsidRPr="006D482F">
        <w:rPr>
          <w:rFonts w:ascii="Arial" w:hAnsi="Arial" w:cs="Arial"/>
        </w:rPr>
        <w:t xml:space="preserve"> intervenciones clínicas descritas dentro de las prestaciones de la institución. </w:t>
      </w:r>
      <w:r w:rsidR="003764A4" w:rsidRPr="006D482F">
        <w:rPr>
          <w:rFonts w:ascii="Arial" w:hAnsi="Arial" w:cs="Arial"/>
        </w:rPr>
        <w:t xml:space="preserve">Las consecuencias directas fueron que desde el hospital se comenzó a </w:t>
      </w:r>
      <w:r w:rsidR="00EB2ED8" w:rsidRPr="006D482F">
        <w:rPr>
          <w:rFonts w:ascii="Arial" w:hAnsi="Arial" w:cs="Arial"/>
        </w:rPr>
        <w:t xml:space="preserve">registrar asistencia y </w:t>
      </w:r>
      <w:r w:rsidR="00866310" w:rsidRPr="006D482F">
        <w:rPr>
          <w:rFonts w:ascii="Arial" w:hAnsi="Arial" w:cs="Arial"/>
        </w:rPr>
        <w:t>a exigirle</w:t>
      </w:r>
      <w:r w:rsidR="003764A4" w:rsidRPr="006D482F">
        <w:rPr>
          <w:rFonts w:ascii="Arial" w:hAnsi="Arial" w:cs="Arial"/>
        </w:rPr>
        <w:t xml:space="preserve"> </w:t>
      </w:r>
      <w:r w:rsidR="00454DFD" w:rsidRPr="006D482F">
        <w:rPr>
          <w:rFonts w:ascii="Arial" w:hAnsi="Arial" w:cs="Arial"/>
        </w:rPr>
        <w:t xml:space="preserve">compartir los procedimientos institucionales: </w:t>
      </w:r>
      <w:r w:rsidR="00881B66" w:rsidRPr="006D482F">
        <w:rPr>
          <w:rFonts w:ascii="Arial" w:hAnsi="Arial" w:cs="Arial"/>
        </w:rPr>
        <w:t>hacer todo lo posible para que los síntomas de la enfermedad desaparezcan.</w:t>
      </w:r>
    </w:p>
    <w:p w14:paraId="6DBC5D8B" w14:textId="5EB47310" w:rsidR="00623B5E" w:rsidRPr="006D482F" w:rsidRDefault="00D91355" w:rsidP="00150C82">
      <w:pPr>
        <w:spacing w:line="360" w:lineRule="auto"/>
        <w:ind w:firstLine="708"/>
        <w:jc w:val="both"/>
        <w:rPr>
          <w:rFonts w:ascii="Arial" w:hAnsi="Arial" w:cs="Arial"/>
        </w:rPr>
      </w:pPr>
      <w:r w:rsidRPr="006D482F">
        <w:rPr>
          <w:rFonts w:ascii="Arial" w:hAnsi="Arial" w:cs="Arial"/>
        </w:rPr>
        <w:t>Como la radio estaba planteada desde la apertura al diálogo</w:t>
      </w:r>
      <w:r w:rsidR="002462A1" w:rsidRPr="006D482F">
        <w:rPr>
          <w:rFonts w:ascii="Arial" w:hAnsi="Arial" w:cs="Arial"/>
        </w:rPr>
        <w:t>,</w:t>
      </w:r>
      <w:r w:rsidRPr="006D482F">
        <w:rPr>
          <w:rFonts w:ascii="Arial" w:hAnsi="Arial" w:cs="Arial"/>
        </w:rPr>
        <w:t xml:space="preserve"> donde todos tienen derecho a expresarse como gusten</w:t>
      </w:r>
      <w:r w:rsidR="00AC267F" w:rsidRPr="006D482F">
        <w:rPr>
          <w:rFonts w:ascii="Arial" w:hAnsi="Arial" w:cs="Arial"/>
        </w:rPr>
        <w:t xml:space="preserve">, </w:t>
      </w:r>
      <w:r w:rsidR="002462A1" w:rsidRPr="006D482F">
        <w:rPr>
          <w:rFonts w:ascii="Arial" w:hAnsi="Arial" w:cs="Arial"/>
        </w:rPr>
        <w:t xml:space="preserve">a asistir si quieren o irse cuando desearan, </w:t>
      </w:r>
      <w:r w:rsidR="00AC267F" w:rsidRPr="006D482F">
        <w:rPr>
          <w:rFonts w:ascii="Arial" w:hAnsi="Arial" w:cs="Arial"/>
        </w:rPr>
        <w:t>al poco tiempo</w:t>
      </w:r>
      <w:r w:rsidR="002462A1" w:rsidRPr="006D482F">
        <w:rPr>
          <w:rFonts w:ascii="Arial" w:hAnsi="Arial" w:cs="Arial"/>
        </w:rPr>
        <w:t xml:space="preserve"> </w:t>
      </w:r>
      <w:r w:rsidR="00BE257C" w:rsidRPr="006D482F">
        <w:rPr>
          <w:rFonts w:ascii="Arial" w:hAnsi="Arial" w:cs="Arial"/>
        </w:rPr>
        <w:t>la radio fue puesta bajo</w:t>
      </w:r>
      <w:r w:rsidR="005A3E5B" w:rsidRPr="006D482F">
        <w:rPr>
          <w:rFonts w:ascii="Arial" w:hAnsi="Arial" w:cs="Arial"/>
        </w:rPr>
        <w:t xml:space="preserve"> escrutinio. Lo sorprendente fue que no solo los funcionarios comenzaron a </w:t>
      </w:r>
      <w:r w:rsidR="00560A01" w:rsidRPr="006D482F">
        <w:rPr>
          <w:rFonts w:ascii="Arial" w:hAnsi="Arial" w:cs="Arial"/>
        </w:rPr>
        <w:t xml:space="preserve">afirmar que la radio psicotizaba a los pacientes, sino </w:t>
      </w:r>
      <w:r w:rsidR="0096070E" w:rsidRPr="006D482F">
        <w:rPr>
          <w:rFonts w:ascii="Arial" w:hAnsi="Arial" w:cs="Arial"/>
        </w:rPr>
        <w:t xml:space="preserve">que </w:t>
      </w:r>
      <w:r w:rsidR="00560A01" w:rsidRPr="006D482F">
        <w:rPr>
          <w:rFonts w:ascii="Arial" w:hAnsi="Arial" w:cs="Arial"/>
        </w:rPr>
        <w:t xml:space="preserve">otros usuarios comenzaron a molestarse porque </w:t>
      </w:r>
      <w:r w:rsidR="003E6136" w:rsidRPr="006D482F">
        <w:rPr>
          <w:rFonts w:ascii="Arial" w:hAnsi="Arial" w:cs="Arial"/>
        </w:rPr>
        <w:t xml:space="preserve">la Radio dejaba a todo los </w:t>
      </w:r>
      <w:r w:rsidR="00EF05E9" w:rsidRPr="006D482F">
        <w:rPr>
          <w:rFonts w:ascii="Arial" w:hAnsi="Arial" w:cs="Arial"/>
        </w:rPr>
        <w:t>usuarios del psiquiátrico</w:t>
      </w:r>
      <w:r w:rsidR="003E6136" w:rsidRPr="006D482F">
        <w:rPr>
          <w:rFonts w:ascii="Arial" w:hAnsi="Arial" w:cs="Arial"/>
        </w:rPr>
        <w:t xml:space="preserve"> como locos que hablan incoherencias</w:t>
      </w:r>
      <w:r w:rsidR="0035006D" w:rsidRPr="006D482F">
        <w:rPr>
          <w:rFonts w:ascii="Arial" w:hAnsi="Arial" w:cs="Arial"/>
        </w:rPr>
        <w:t xml:space="preserve"> (hay que aclarar que la radio</w:t>
      </w:r>
      <w:r w:rsidR="000E4072">
        <w:rPr>
          <w:rFonts w:ascii="Arial" w:hAnsi="Arial" w:cs="Arial"/>
        </w:rPr>
        <w:t xml:space="preserve"> en ese momento</w:t>
      </w:r>
      <w:r w:rsidR="0035006D" w:rsidRPr="006D482F">
        <w:rPr>
          <w:rFonts w:ascii="Arial" w:hAnsi="Arial" w:cs="Arial"/>
        </w:rPr>
        <w:t xml:space="preserve"> no había emitido ningún programa, entonces en realidad nadie la había escuchado).</w:t>
      </w:r>
      <w:r w:rsidR="0088750B" w:rsidRPr="006D482F">
        <w:rPr>
          <w:rFonts w:ascii="Arial" w:hAnsi="Arial" w:cs="Arial"/>
        </w:rPr>
        <w:t xml:space="preserve"> </w:t>
      </w:r>
      <w:r w:rsidR="00256EFE">
        <w:rPr>
          <w:rFonts w:ascii="Arial" w:hAnsi="Arial" w:cs="Arial"/>
        </w:rPr>
        <w:t xml:space="preserve">Destacamos </w:t>
      </w:r>
      <w:r w:rsidR="00C20CEE" w:rsidRPr="006D482F">
        <w:rPr>
          <w:rFonts w:ascii="Arial" w:hAnsi="Arial" w:cs="Arial"/>
        </w:rPr>
        <w:t xml:space="preserve">esto porque </w:t>
      </w:r>
      <w:r w:rsidR="0047289D" w:rsidRPr="006D482F">
        <w:rPr>
          <w:rFonts w:ascii="Arial" w:hAnsi="Arial" w:cs="Arial"/>
        </w:rPr>
        <w:t xml:space="preserve">desde el comienzo el hospital </w:t>
      </w:r>
      <w:r w:rsidR="00256EFE">
        <w:rPr>
          <w:rFonts w:ascii="Arial" w:hAnsi="Arial" w:cs="Arial"/>
        </w:rPr>
        <w:t xml:space="preserve">Psiquiátrico </w:t>
      </w:r>
      <w:r w:rsidR="0047289D" w:rsidRPr="006D482F">
        <w:rPr>
          <w:rFonts w:ascii="Arial" w:hAnsi="Arial" w:cs="Arial"/>
        </w:rPr>
        <w:t xml:space="preserve">se resistió a la Radio y nosotros tuvimos que </w:t>
      </w:r>
      <w:r w:rsidR="00C25583" w:rsidRPr="006D482F">
        <w:rPr>
          <w:rFonts w:ascii="Arial" w:hAnsi="Arial" w:cs="Arial"/>
        </w:rPr>
        <w:t xml:space="preserve">aprender a </w:t>
      </w:r>
      <w:r w:rsidR="000E4072">
        <w:rPr>
          <w:rFonts w:ascii="Arial" w:hAnsi="Arial" w:cs="Arial"/>
        </w:rPr>
        <w:t>resistirnos a la Institución</w:t>
      </w:r>
      <w:r w:rsidR="00C25583" w:rsidRPr="006D482F">
        <w:rPr>
          <w:rFonts w:ascii="Arial" w:hAnsi="Arial" w:cs="Arial"/>
        </w:rPr>
        <w:t xml:space="preserve">. El problema era que en ese entonces </w:t>
      </w:r>
      <w:r w:rsidR="00623B5E" w:rsidRPr="006D482F">
        <w:rPr>
          <w:rFonts w:ascii="Arial" w:hAnsi="Arial" w:cs="Arial"/>
        </w:rPr>
        <w:t>pensába</w:t>
      </w:r>
      <w:r w:rsidR="00582EC1">
        <w:rPr>
          <w:rFonts w:ascii="Arial" w:hAnsi="Arial" w:cs="Arial"/>
        </w:rPr>
        <w:t xml:space="preserve">mos como el hospital, éramos </w:t>
      </w:r>
      <w:r w:rsidR="00751890">
        <w:rPr>
          <w:rFonts w:ascii="Arial" w:hAnsi="Arial" w:cs="Arial"/>
        </w:rPr>
        <w:t xml:space="preserve">el </w:t>
      </w:r>
      <w:r w:rsidR="00623B5E" w:rsidRPr="006D482F">
        <w:rPr>
          <w:rFonts w:ascii="Arial" w:hAnsi="Arial" w:cs="Arial"/>
        </w:rPr>
        <w:t>hospital</w:t>
      </w:r>
      <w:r w:rsidR="0047289D" w:rsidRPr="006D482F">
        <w:rPr>
          <w:rFonts w:ascii="Arial" w:hAnsi="Arial" w:cs="Arial"/>
        </w:rPr>
        <w:t>.</w:t>
      </w:r>
    </w:p>
    <w:p w14:paraId="2258146C" w14:textId="7B3A7D33" w:rsidR="006B0CC3" w:rsidRPr="006D482F" w:rsidRDefault="008D1AE8" w:rsidP="00150C82">
      <w:pPr>
        <w:spacing w:line="360" w:lineRule="auto"/>
        <w:ind w:firstLine="708"/>
        <w:jc w:val="both"/>
        <w:rPr>
          <w:rFonts w:ascii="Arial" w:hAnsi="Arial" w:cs="Arial"/>
        </w:rPr>
      </w:pPr>
      <w:r w:rsidRPr="006D482F">
        <w:rPr>
          <w:rFonts w:ascii="Arial" w:hAnsi="Arial" w:cs="Arial"/>
        </w:rPr>
        <w:t>Como buenos aprendices de psicoanálisis, nos entregamos a escuchar en la radio</w:t>
      </w:r>
      <w:r w:rsidR="001F2C21" w:rsidRPr="006D482F">
        <w:rPr>
          <w:rFonts w:ascii="Arial" w:hAnsi="Arial" w:cs="Arial"/>
        </w:rPr>
        <w:t>, con la fantasía de entender algo más de la psicosis</w:t>
      </w:r>
      <w:r w:rsidR="005E67F1" w:rsidRPr="006D482F">
        <w:rPr>
          <w:rFonts w:ascii="Arial" w:hAnsi="Arial" w:cs="Arial"/>
        </w:rPr>
        <w:t xml:space="preserve">. Es cierto que hacíamos algunas interpretaciones </w:t>
      </w:r>
      <w:r w:rsidR="00904068">
        <w:rPr>
          <w:rFonts w:ascii="Arial" w:hAnsi="Arial" w:cs="Arial"/>
        </w:rPr>
        <w:t xml:space="preserve">que creíamos </w:t>
      </w:r>
      <w:r w:rsidR="005E67F1" w:rsidRPr="006D482F">
        <w:rPr>
          <w:rFonts w:ascii="Arial" w:hAnsi="Arial" w:cs="Arial"/>
        </w:rPr>
        <w:t xml:space="preserve">inteligentes, pero con el tiempo </w:t>
      </w:r>
      <w:r w:rsidR="00555789" w:rsidRPr="006D482F">
        <w:rPr>
          <w:rFonts w:ascii="Arial" w:hAnsi="Arial" w:cs="Arial"/>
        </w:rPr>
        <w:t xml:space="preserve">nos dimos cuenta que no tenían ningún sentido, </w:t>
      </w:r>
      <w:r w:rsidR="003C0BD0" w:rsidRPr="006D482F">
        <w:rPr>
          <w:rFonts w:ascii="Arial" w:hAnsi="Arial" w:cs="Arial"/>
        </w:rPr>
        <w:t>luego reflexionamos que era porque solo escuchábamos lo que sabíamos que teníamos que escuchar</w:t>
      </w:r>
      <w:r w:rsidR="00304049" w:rsidRPr="006D482F">
        <w:rPr>
          <w:rFonts w:ascii="Arial" w:hAnsi="Arial" w:cs="Arial"/>
        </w:rPr>
        <w:t xml:space="preserve">. Lo relevante fue que </w:t>
      </w:r>
      <w:r w:rsidR="00555958" w:rsidRPr="006D482F">
        <w:rPr>
          <w:rFonts w:ascii="Arial" w:hAnsi="Arial" w:cs="Arial"/>
        </w:rPr>
        <w:t xml:space="preserve">al empezar a escuchar, y mientras el grupo se atrevía a confiar cada vez más, la realidad de la violencia institucional se </w:t>
      </w:r>
      <w:r w:rsidR="00013042" w:rsidRPr="006D482F">
        <w:rPr>
          <w:rFonts w:ascii="Arial" w:hAnsi="Arial" w:cs="Arial"/>
        </w:rPr>
        <w:t xml:space="preserve">develó (se corrió el velo), </w:t>
      </w:r>
      <w:r w:rsidR="00013042" w:rsidRPr="006D482F">
        <w:rPr>
          <w:rFonts w:ascii="Arial" w:hAnsi="Arial" w:cs="Arial"/>
        </w:rPr>
        <w:lastRenderedPageBreak/>
        <w:t xml:space="preserve">se hablaba de electroshock, de haber estado amarrados, de </w:t>
      </w:r>
      <w:r w:rsidR="002840A7" w:rsidRPr="006D482F">
        <w:rPr>
          <w:rFonts w:ascii="Arial" w:hAnsi="Arial" w:cs="Arial"/>
        </w:rPr>
        <w:t>sent</w:t>
      </w:r>
      <w:r w:rsidR="009420EC">
        <w:rPr>
          <w:rFonts w:ascii="Arial" w:hAnsi="Arial" w:cs="Arial"/>
        </w:rPr>
        <w:t>irse obligados a tomar fármacos</w:t>
      </w:r>
      <w:r w:rsidR="002840A7" w:rsidRPr="006D482F">
        <w:rPr>
          <w:rFonts w:ascii="Arial" w:hAnsi="Arial" w:cs="Arial"/>
        </w:rPr>
        <w:t>,</w:t>
      </w:r>
      <w:r w:rsidR="0080365D" w:rsidRPr="006D482F">
        <w:rPr>
          <w:rFonts w:ascii="Arial" w:hAnsi="Arial" w:cs="Arial"/>
        </w:rPr>
        <w:t xml:space="preserve"> de someterse a sus terapeutas y médicos, en fin</w:t>
      </w:r>
      <w:r w:rsidR="004170BC" w:rsidRPr="006D482F">
        <w:rPr>
          <w:rFonts w:ascii="Arial" w:hAnsi="Arial" w:cs="Arial"/>
        </w:rPr>
        <w:t>, en la radio se hablaba de</w:t>
      </w:r>
      <w:r w:rsidR="006B0CC3" w:rsidRPr="006D482F">
        <w:rPr>
          <w:rFonts w:ascii="Arial" w:hAnsi="Arial" w:cs="Arial"/>
        </w:rPr>
        <w:t xml:space="preserve"> lo que estaba prohibido hablar (por supuesto que cuando grababan programas al aire estos temas no se tocaban, ahí agradecían al hospital)</w:t>
      </w:r>
      <w:r w:rsidR="004170BC" w:rsidRPr="006D482F">
        <w:rPr>
          <w:rFonts w:ascii="Arial" w:hAnsi="Arial" w:cs="Arial"/>
        </w:rPr>
        <w:t>.</w:t>
      </w:r>
    </w:p>
    <w:p w14:paraId="2EC3C1C0" w14:textId="6A6A017A" w:rsidR="00CF3E1F" w:rsidRPr="006D482F" w:rsidRDefault="002840A7" w:rsidP="00150C82">
      <w:pPr>
        <w:spacing w:line="360" w:lineRule="auto"/>
        <w:ind w:firstLine="708"/>
        <w:jc w:val="both"/>
        <w:rPr>
          <w:rFonts w:ascii="Arial" w:hAnsi="Arial" w:cs="Arial"/>
        </w:rPr>
      </w:pPr>
      <w:r w:rsidRPr="006D482F">
        <w:rPr>
          <w:rFonts w:ascii="Arial" w:hAnsi="Arial" w:cs="Arial"/>
        </w:rPr>
        <w:t xml:space="preserve"> </w:t>
      </w:r>
      <w:r w:rsidR="003C0BD0" w:rsidRPr="006D482F">
        <w:rPr>
          <w:rFonts w:ascii="Arial" w:hAnsi="Arial" w:cs="Arial"/>
        </w:rPr>
        <w:t xml:space="preserve"> </w:t>
      </w:r>
      <w:r w:rsidR="003E4EF4" w:rsidRPr="006D482F">
        <w:rPr>
          <w:rFonts w:ascii="Arial" w:hAnsi="Arial" w:cs="Arial"/>
        </w:rPr>
        <w:t xml:space="preserve">En ese proceso del grupo pudimos ver algo de eso de la locura descrita por Davoine y Gaudilliere cuando afirman que </w:t>
      </w:r>
      <w:r w:rsidR="0050633C" w:rsidRPr="006D482F">
        <w:rPr>
          <w:rFonts w:ascii="Arial" w:hAnsi="Arial" w:cs="Arial"/>
        </w:rPr>
        <w:t>el delirio</w:t>
      </w:r>
      <w:r w:rsidR="003E4EF4" w:rsidRPr="006D482F">
        <w:rPr>
          <w:rFonts w:ascii="Arial" w:hAnsi="Arial" w:cs="Arial"/>
        </w:rPr>
        <w:t xml:space="preserve"> es un instrumento de investigación</w:t>
      </w:r>
      <w:r w:rsidR="00971E3E" w:rsidRPr="006D482F">
        <w:rPr>
          <w:rFonts w:ascii="Arial" w:hAnsi="Arial" w:cs="Arial"/>
        </w:rPr>
        <w:t xml:space="preserve"> del quiebre en el lazo social</w:t>
      </w:r>
      <w:r w:rsidR="00BB05A1">
        <w:rPr>
          <w:rFonts w:ascii="Arial" w:hAnsi="Arial" w:cs="Arial"/>
        </w:rPr>
        <w:t xml:space="preserve"> </w:t>
      </w:r>
      <w:r w:rsidR="00BB05A1" w:rsidRPr="00BB05A1">
        <w:rPr>
          <w:rFonts w:ascii="Arial" w:hAnsi="Arial" w:cs="Arial"/>
        </w:rPr>
        <w:fldChar w:fldCharType="begin" w:fldLock="1"/>
      </w:r>
      <w:r w:rsidR="00BB05A1">
        <w:rPr>
          <w:rFonts w:ascii="Arial" w:hAnsi="Arial" w:cs="Arial"/>
        </w:rPr>
        <w:instrText>ADDIN CSL_CITATION {"citationItems":[{"id":"ITEM-1","itemData":{"author":[{"dropping-particle":"","family":"Gaudillière","given":"J.M.","non-dropping-particle":"","parse-names":false,"suffix":""},{"dropping-particle":"","family":"Davoine","given":"Françoise","non-dropping-particle":"","parse-names":false,"suffix":""}],"id":"ITEM-1","issued":{"date-parts":[["1994"]]},"publisher-place":"Buenos Aires","title":"Seminario Locura y Lazo Social","type":"speech"},"uris":["http://www.mendeley.com/documents/?uuid=eea935cf-991c-4ca3-99df-cfd83f302704"]}],"mendeley":{"formattedCitation":"(Gaudillière &amp; Davoine, 1994)","plainTextFormattedCitation":"(Gaudillière &amp; Davoine, 1994)","previouslyFormattedCitation":"(Gaudillière &amp; Davoine, 1994)"},"properties":{"noteIndex":0},"schema":"https://github.com/citation-style-language/schema/raw/master/csl-citation.json"}</w:instrText>
      </w:r>
      <w:r w:rsidR="00BB05A1" w:rsidRPr="00BB05A1">
        <w:rPr>
          <w:rFonts w:ascii="Arial" w:hAnsi="Arial" w:cs="Arial"/>
        </w:rPr>
        <w:fldChar w:fldCharType="separate"/>
      </w:r>
      <w:r w:rsidR="00BB05A1" w:rsidRPr="00BB05A1">
        <w:rPr>
          <w:rFonts w:ascii="Arial" w:hAnsi="Arial" w:cs="Arial"/>
          <w:noProof/>
        </w:rPr>
        <w:t>(Gaudillière &amp; Davoine, 1994)</w:t>
      </w:r>
      <w:r w:rsidR="00BB05A1" w:rsidRPr="00BB05A1">
        <w:rPr>
          <w:rFonts w:ascii="Arial" w:hAnsi="Arial" w:cs="Arial"/>
        </w:rPr>
        <w:fldChar w:fldCharType="end"/>
      </w:r>
      <w:r w:rsidR="003E4EF4" w:rsidRPr="00BB05A1">
        <w:rPr>
          <w:rFonts w:ascii="Arial" w:hAnsi="Arial" w:cs="Arial"/>
        </w:rPr>
        <w:t xml:space="preserve">. </w:t>
      </w:r>
      <w:r w:rsidR="003E4EF4" w:rsidRPr="006D482F">
        <w:rPr>
          <w:rFonts w:ascii="Arial" w:hAnsi="Arial" w:cs="Arial"/>
        </w:rPr>
        <w:t xml:space="preserve">Muchas veces cuando alguien hablaba </w:t>
      </w:r>
      <w:r w:rsidR="0050633C" w:rsidRPr="006D482F">
        <w:rPr>
          <w:rFonts w:ascii="Arial" w:hAnsi="Arial" w:cs="Arial"/>
        </w:rPr>
        <w:t>lo hacía desde</w:t>
      </w:r>
      <w:r w:rsidR="006401F5" w:rsidRPr="006D482F">
        <w:rPr>
          <w:rFonts w:ascii="Arial" w:hAnsi="Arial" w:cs="Arial"/>
        </w:rPr>
        <w:t xml:space="preserve"> su individualidad incomprensible</w:t>
      </w:r>
      <w:r w:rsidR="00B43BDA" w:rsidRPr="006D482F">
        <w:rPr>
          <w:rFonts w:ascii="Arial" w:hAnsi="Arial" w:cs="Arial"/>
        </w:rPr>
        <w:t xml:space="preserve">, pero </w:t>
      </w:r>
      <w:r w:rsidR="00051E8A" w:rsidRPr="006D482F">
        <w:rPr>
          <w:rFonts w:ascii="Arial" w:hAnsi="Arial" w:cs="Arial"/>
        </w:rPr>
        <w:t xml:space="preserve">con el tiempo esa individualidad iba tomando forma y se hacía comprensible. </w:t>
      </w:r>
      <w:r w:rsidR="007B4CD3" w:rsidRPr="006D482F">
        <w:rPr>
          <w:rFonts w:ascii="Arial" w:hAnsi="Arial" w:cs="Arial"/>
        </w:rPr>
        <w:t>Un ejemplo breve</w:t>
      </w:r>
      <w:r w:rsidR="00CF3E1F" w:rsidRPr="006D482F">
        <w:rPr>
          <w:rFonts w:ascii="Arial" w:hAnsi="Arial" w:cs="Arial"/>
        </w:rPr>
        <w:t>:</w:t>
      </w:r>
    </w:p>
    <w:p w14:paraId="4BC559DC" w14:textId="70ADE18B" w:rsidR="001B4EB9" w:rsidRDefault="00444375" w:rsidP="001B4EB9">
      <w:pPr>
        <w:spacing w:line="360" w:lineRule="auto"/>
        <w:ind w:firstLine="708"/>
        <w:jc w:val="both"/>
        <w:rPr>
          <w:rFonts w:ascii="Arial" w:hAnsi="Arial" w:cs="Arial"/>
        </w:rPr>
      </w:pPr>
      <w:r w:rsidRPr="006D482F">
        <w:rPr>
          <w:rFonts w:ascii="Arial" w:hAnsi="Arial" w:cs="Arial"/>
        </w:rPr>
        <w:t xml:space="preserve">Uno de los integrantes de la radio solo hablaba de Supermán </w:t>
      </w:r>
      <w:r w:rsidR="009F4C64" w:rsidRPr="006D482F">
        <w:rPr>
          <w:rFonts w:ascii="Arial" w:hAnsi="Arial" w:cs="Arial"/>
        </w:rPr>
        <w:t xml:space="preserve">y se enojaba cuando otros hablaban de otra cosa. Lo molestaban diciendo que se creía Superman, le decían Clark Kent, </w:t>
      </w:r>
      <w:r w:rsidR="009012BA" w:rsidRPr="006D482F">
        <w:rPr>
          <w:rFonts w:ascii="Arial" w:hAnsi="Arial" w:cs="Arial"/>
        </w:rPr>
        <w:t xml:space="preserve">pero él no se molestaba, le gustaba que lo nombraran así. </w:t>
      </w:r>
      <w:r w:rsidR="009B3550" w:rsidRPr="006D482F">
        <w:rPr>
          <w:rFonts w:ascii="Arial" w:hAnsi="Arial" w:cs="Arial"/>
        </w:rPr>
        <w:t>Es difícil afirmar si es el delirio el que cambia o lo que cambia es la</w:t>
      </w:r>
      <w:r w:rsidR="00F61DBE" w:rsidRPr="006D482F">
        <w:rPr>
          <w:rFonts w:ascii="Arial" w:hAnsi="Arial" w:cs="Arial"/>
        </w:rPr>
        <w:t xml:space="preserve"> forma de escuchar, al parecer ocurre que ambas se van encontrando</w:t>
      </w:r>
      <w:r w:rsidR="001B1C40" w:rsidRPr="006D482F">
        <w:rPr>
          <w:rFonts w:ascii="Arial" w:hAnsi="Arial" w:cs="Arial"/>
        </w:rPr>
        <w:t xml:space="preserve"> </w:t>
      </w:r>
      <w:r w:rsidR="00D60C8D" w:rsidRPr="006D482F">
        <w:rPr>
          <w:rFonts w:ascii="Arial" w:hAnsi="Arial" w:cs="Arial"/>
        </w:rPr>
        <w:t xml:space="preserve">y se adaptan, como las muelas superiores con las inferiores. </w:t>
      </w:r>
      <w:r w:rsidR="00C31DC1" w:rsidRPr="006D482F">
        <w:rPr>
          <w:rFonts w:ascii="Arial" w:hAnsi="Arial" w:cs="Arial"/>
        </w:rPr>
        <w:t>Ocurrió entonces que, sin darnos cuenta</w:t>
      </w:r>
      <w:r w:rsidR="0072579A" w:rsidRPr="006D482F">
        <w:rPr>
          <w:rFonts w:ascii="Arial" w:hAnsi="Arial" w:cs="Arial"/>
        </w:rPr>
        <w:t xml:space="preserve">, para todos (incluso para él) era claro que </w:t>
      </w:r>
      <w:r w:rsidR="008276F2" w:rsidRPr="006D482F">
        <w:rPr>
          <w:rFonts w:ascii="Arial" w:hAnsi="Arial" w:cs="Arial"/>
        </w:rPr>
        <w:t xml:space="preserve">se sentía tan abandonado, tan despojado de oportunidades, de saberes, de cariño humano, </w:t>
      </w:r>
      <w:r w:rsidR="00CA751A" w:rsidRPr="006D482F">
        <w:rPr>
          <w:rFonts w:ascii="Arial" w:hAnsi="Arial" w:cs="Arial"/>
        </w:rPr>
        <w:t xml:space="preserve">que soñaba con ser Supermán para que todos lo quisieran, “como el gran hombre que soy”. </w:t>
      </w:r>
      <w:r w:rsidR="00E524A5" w:rsidRPr="006D482F">
        <w:rPr>
          <w:rFonts w:ascii="Arial" w:hAnsi="Arial" w:cs="Arial"/>
        </w:rPr>
        <w:t xml:space="preserve">Pero ser Supermán también era ser todo lo que la institución y las personas que trabajamos ahí no éramos: “alguien con todos los conocimientos que solucionara </w:t>
      </w:r>
      <w:r w:rsidR="00091835" w:rsidRPr="006D482F">
        <w:rPr>
          <w:rFonts w:ascii="Arial" w:hAnsi="Arial" w:cs="Arial"/>
        </w:rPr>
        <w:t xml:space="preserve">la enfermedad mental”. </w:t>
      </w:r>
      <w:r w:rsidR="00EA5436" w:rsidRPr="006D482F">
        <w:rPr>
          <w:rFonts w:ascii="Arial" w:hAnsi="Arial" w:cs="Arial"/>
        </w:rPr>
        <w:t xml:space="preserve">Ese Supermán nos salvaría de la fantasía </w:t>
      </w:r>
      <w:r w:rsidR="00F91CF1" w:rsidRPr="006D482F">
        <w:rPr>
          <w:rFonts w:ascii="Arial" w:hAnsi="Arial" w:cs="Arial"/>
        </w:rPr>
        <w:t xml:space="preserve">que representamos en el hospital, la fantasía </w:t>
      </w:r>
      <w:r w:rsidR="00595D85" w:rsidRPr="006D482F">
        <w:rPr>
          <w:rFonts w:ascii="Arial" w:hAnsi="Arial" w:cs="Arial"/>
        </w:rPr>
        <w:t xml:space="preserve">de que </w:t>
      </w:r>
      <w:r w:rsidR="00590A3A" w:rsidRPr="006D482F">
        <w:rPr>
          <w:rFonts w:ascii="Arial" w:hAnsi="Arial" w:cs="Arial"/>
        </w:rPr>
        <w:t xml:space="preserve">en el hospital </w:t>
      </w:r>
      <w:r w:rsidR="00595D85" w:rsidRPr="006D482F">
        <w:rPr>
          <w:rFonts w:ascii="Arial" w:hAnsi="Arial" w:cs="Arial"/>
        </w:rPr>
        <w:t>unos curan a otros</w:t>
      </w:r>
      <w:r w:rsidR="00F91CF1" w:rsidRPr="006D482F">
        <w:rPr>
          <w:rFonts w:ascii="Arial" w:hAnsi="Arial" w:cs="Arial"/>
        </w:rPr>
        <w:t xml:space="preserve"> y se ayudan.</w:t>
      </w:r>
    </w:p>
    <w:p w14:paraId="6F41232F" w14:textId="77777777" w:rsidR="00BF1B5F" w:rsidRPr="006D482F" w:rsidRDefault="00BF1B5F" w:rsidP="001B4EB9">
      <w:pPr>
        <w:spacing w:line="360" w:lineRule="auto"/>
        <w:ind w:firstLine="708"/>
        <w:jc w:val="both"/>
        <w:rPr>
          <w:rFonts w:ascii="Arial" w:hAnsi="Arial" w:cs="Arial"/>
        </w:rPr>
      </w:pPr>
    </w:p>
    <w:p w14:paraId="3FC485FC" w14:textId="662EA00C" w:rsidR="00875B25" w:rsidRPr="00AD5CD5" w:rsidRDefault="00385EB2" w:rsidP="00A72105">
      <w:pPr>
        <w:pStyle w:val="Ttulo3"/>
        <w:rPr>
          <w:rFonts w:ascii="Arial" w:hAnsi="Arial" w:cs="Arial"/>
          <w:b/>
          <w:color w:val="auto"/>
        </w:rPr>
      </w:pPr>
      <w:r w:rsidRPr="00AD5CD5">
        <w:rPr>
          <w:rFonts w:ascii="Arial" w:hAnsi="Arial" w:cs="Arial"/>
          <w:b/>
          <w:color w:val="auto"/>
        </w:rPr>
        <w:t xml:space="preserve">III: </w:t>
      </w:r>
      <w:r w:rsidR="00875B25" w:rsidRPr="00AD5CD5">
        <w:rPr>
          <w:rFonts w:ascii="Arial" w:hAnsi="Arial" w:cs="Arial"/>
          <w:b/>
          <w:color w:val="auto"/>
        </w:rPr>
        <w:t>Grupo</w:t>
      </w:r>
      <w:r w:rsidRPr="00AD5CD5">
        <w:rPr>
          <w:rFonts w:ascii="Arial" w:hAnsi="Arial" w:cs="Arial"/>
          <w:b/>
          <w:color w:val="auto"/>
        </w:rPr>
        <w:t xml:space="preserve"> de la tarde </w:t>
      </w:r>
      <w:r w:rsidR="00BE257C" w:rsidRPr="00AD5CD5">
        <w:rPr>
          <w:rFonts w:ascii="Arial" w:hAnsi="Arial" w:cs="Arial"/>
          <w:b/>
          <w:color w:val="auto"/>
        </w:rPr>
        <w:t xml:space="preserve"> </w:t>
      </w:r>
    </w:p>
    <w:p w14:paraId="25BEDCAE" w14:textId="77777777" w:rsidR="00A72105" w:rsidRPr="00A72105" w:rsidRDefault="00A72105" w:rsidP="00A72105"/>
    <w:p w14:paraId="5E4F979A" w14:textId="095FB9E0" w:rsidR="00C043C3" w:rsidRDefault="00812F3E" w:rsidP="0007504B">
      <w:pPr>
        <w:spacing w:line="360" w:lineRule="auto"/>
        <w:jc w:val="both"/>
        <w:rPr>
          <w:rFonts w:ascii="Arial" w:hAnsi="Arial" w:cs="Arial"/>
        </w:rPr>
      </w:pPr>
      <w:r w:rsidRPr="007B7A8D">
        <w:rPr>
          <w:rFonts w:ascii="Arial" w:hAnsi="Arial" w:cs="Arial"/>
        </w:rPr>
        <w:t>El grupo de la tarde</w:t>
      </w:r>
      <w:r>
        <w:rPr>
          <w:rFonts w:ascii="Arial" w:hAnsi="Arial" w:cs="Arial"/>
        </w:rPr>
        <w:t>, es un grupo de tera</w:t>
      </w:r>
      <w:r w:rsidR="005F6E2C">
        <w:rPr>
          <w:rFonts w:ascii="Arial" w:hAnsi="Arial" w:cs="Arial"/>
        </w:rPr>
        <w:t>pia de entre 8 y 10 integrantes</w:t>
      </w:r>
      <w:r w:rsidR="0007504B">
        <w:rPr>
          <w:rFonts w:ascii="Arial" w:hAnsi="Arial" w:cs="Arial"/>
        </w:rPr>
        <w:t xml:space="preserve"> </w:t>
      </w:r>
      <w:r>
        <w:rPr>
          <w:rFonts w:ascii="Arial" w:hAnsi="Arial" w:cs="Arial"/>
        </w:rPr>
        <w:t>todos con diagnóstico de esquizofrenia que es guiado por un líder o monitor de grupo que también tiene dicha enfermedad. Este grupo fue ¨concebido¨ al interior  de una relación terapéutica que llevaba</w:t>
      </w:r>
      <w:r w:rsidRPr="007B7A8D">
        <w:rPr>
          <w:rFonts w:ascii="Arial" w:hAnsi="Arial" w:cs="Arial"/>
        </w:rPr>
        <w:t xml:space="preserve"> 8</w:t>
      </w:r>
      <w:r>
        <w:rPr>
          <w:rFonts w:ascii="Arial" w:hAnsi="Arial" w:cs="Arial"/>
        </w:rPr>
        <w:t xml:space="preserve"> años durante un periodo en el que se analizaba el fin de terapia.</w:t>
      </w:r>
      <w:bookmarkStart w:id="0" w:name="_GoBack"/>
      <w:bookmarkEnd w:id="0"/>
      <w:r>
        <w:rPr>
          <w:rFonts w:ascii="Arial" w:hAnsi="Arial" w:cs="Arial"/>
        </w:rPr>
        <w:t xml:space="preserve"> El</w:t>
      </w:r>
      <w:r w:rsidRPr="007B7A8D">
        <w:rPr>
          <w:rFonts w:ascii="Arial" w:hAnsi="Arial" w:cs="Arial"/>
        </w:rPr>
        <w:t xml:space="preserve"> </w:t>
      </w:r>
      <w:r>
        <w:rPr>
          <w:rFonts w:ascii="Arial" w:hAnsi="Arial" w:cs="Arial"/>
        </w:rPr>
        <w:t xml:space="preserve">paciente, quien </w:t>
      </w:r>
      <w:r w:rsidRPr="007B7A8D">
        <w:rPr>
          <w:rFonts w:ascii="Arial" w:hAnsi="Arial" w:cs="Arial"/>
        </w:rPr>
        <w:t>se resistía tenazmente</w:t>
      </w:r>
      <w:r>
        <w:rPr>
          <w:rFonts w:ascii="Arial" w:hAnsi="Arial" w:cs="Arial"/>
        </w:rPr>
        <w:t xml:space="preserve"> a esta separación </w:t>
      </w:r>
      <w:r w:rsidRPr="007B7A8D">
        <w:rPr>
          <w:rFonts w:ascii="Arial" w:hAnsi="Arial" w:cs="Arial"/>
        </w:rPr>
        <w:lastRenderedPageBreak/>
        <w:t xml:space="preserve">sueña que </w:t>
      </w:r>
      <w:r>
        <w:rPr>
          <w:rFonts w:ascii="Arial" w:hAnsi="Arial" w:cs="Arial"/>
        </w:rPr>
        <w:t>la terapeuta</w:t>
      </w:r>
      <w:r w:rsidRPr="007B7A8D">
        <w:rPr>
          <w:rFonts w:ascii="Arial" w:hAnsi="Arial" w:cs="Arial"/>
        </w:rPr>
        <w:t xml:space="preserve"> </w:t>
      </w:r>
      <w:r>
        <w:rPr>
          <w:rFonts w:ascii="Arial" w:hAnsi="Arial" w:cs="Arial"/>
        </w:rPr>
        <w:t xml:space="preserve">está </w:t>
      </w:r>
      <w:r w:rsidRPr="007B7A8D">
        <w:rPr>
          <w:rFonts w:ascii="Arial" w:hAnsi="Arial" w:cs="Arial"/>
        </w:rPr>
        <w:t>embarazada</w:t>
      </w:r>
      <w:r>
        <w:rPr>
          <w:rFonts w:ascii="Arial" w:hAnsi="Arial" w:cs="Arial"/>
        </w:rPr>
        <w:t xml:space="preserve"> de él</w:t>
      </w:r>
      <w:r w:rsidRPr="007B7A8D">
        <w:rPr>
          <w:rFonts w:ascii="Arial" w:hAnsi="Arial" w:cs="Arial"/>
        </w:rPr>
        <w:t xml:space="preserve">. </w:t>
      </w:r>
      <w:r>
        <w:rPr>
          <w:rFonts w:ascii="Arial" w:hAnsi="Arial" w:cs="Arial"/>
        </w:rPr>
        <w:t xml:space="preserve">Inicialmente el sueño es comprendido a modo clásico </w:t>
      </w:r>
      <w:r w:rsidRPr="007B7A8D">
        <w:rPr>
          <w:rFonts w:ascii="Arial" w:hAnsi="Arial" w:cs="Arial"/>
        </w:rPr>
        <w:t xml:space="preserve">en relación a </w:t>
      </w:r>
      <w:r>
        <w:rPr>
          <w:rFonts w:ascii="Arial" w:hAnsi="Arial" w:cs="Arial"/>
        </w:rPr>
        <w:t>su transferencia amorosa, sin embargo, se pensó sería mucho más significativo la implementación de este deseo de cambio de posición al interior de la institución que una resistencia de la relación diádica analista-paciente, esto último habría sido represor y freno de su  interés activo en producir salud en otros.</w:t>
      </w:r>
      <w:r w:rsidRPr="007B7A8D">
        <w:rPr>
          <w:rFonts w:ascii="Arial" w:hAnsi="Arial" w:cs="Arial"/>
        </w:rPr>
        <w:t xml:space="preserve"> </w:t>
      </w:r>
      <w:r>
        <w:rPr>
          <w:rFonts w:ascii="Arial" w:hAnsi="Arial" w:cs="Arial"/>
        </w:rPr>
        <w:t xml:space="preserve"> Según la Rae en psicoanálisis</w:t>
      </w:r>
      <w:r w:rsidRPr="007B7A8D">
        <w:rPr>
          <w:rFonts w:ascii="Arial" w:hAnsi="Arial" w:cs="Arial"/>
        </w:rPr>
        <w:t xml:space="preserve"> clásico resistencia seria </w:t>
      </w:r>
      <w:r>
        <w:rPr>
          <w:rFonts w:ascii="Arial" w:hAnsi="Arial" w:cs="Arial"/>
        </w:rPr>
        <w:t xml:space="preserve">la </w:t>
      </w:r>
      <w:r w:rsidRPr="007B7A8D">
        <w:rPr>
          <w:rFonts w:ascii="Arial" w:hAnsi="Arial" w:cs="Arial"/>
        </w:rPr>
        <w:t>oposición del paciente a reconocer sus impulsos o mot</w:t>
      </w:r>
      <w:r>
        <w:rPr>
          <w:rFonts w:ascii="Arial" w:hAnsi="Arial" w:cs="Arial"/>
        </w:rPr>
        <w:t>ivaciones inconscientes, la a</w:t>
      </w:r>
      <w:r w:rsidRPr="007B7A8D">
        <w:rPr>
          <w:rFonts w:ascii="Arial" w:hAnsi="Arial" w:cs="Arial"/>
        </w:rPr>
        <w:t xml:space="preserve">cción y efecto de resistir o resistirse. </w:t>
      </w:r>
      <w:r>
        <w:rPr>
          <w:rFonts w:ascii="Arial" w:hAnsi="Arial" w:cs="Arial"/>
        </w:rPr>
        <w:t>Es un obstáculo, asimismo</w:t>
      </w:r>
      <w:r w:rsidRPr="007B7A8D">
        <w:rPr>
          <w:rFonts w:ascii="Arial" w:hAnsi="Arial" w:cs="Arial"/>
        </w:rPr>
        <w:t xml:space="preserve"> res</w:t>
      </w:r>
      <w:r>
        <w:rPr>
          <w:rFonts w:ascii="Arial" w:hAnsi="Arial" w:cs="Arial"/>
        </w:rPr>
        <w:t>istencia la define como el ¨ Conjunto de las personas que clandestinamente de ordinario</w:t>
      </w:r>
      <w:r w:rsidRPr="007B7A8D">
        <w:rPr>
          <w:rFonts w:ascii="Arial" w:hAnsi="Arial" w:cs="Arial"/>
        </w:rPr>
        <w:t>, se oponen con violencia a los invasores de un territo</w:t>
      </w:r>
      <w:r>
        <w:rPr>
          <w:rFonts w:ascii="Arial" w:hAnsi="Arial" w:cs="Arial"/>
        </w:rPr>
        <w:t>rio o a u</w:t>
      </w:r>
      <w:r w:rsidR="005F53D4">
        <w:rPr>
          <w:rFonts w:ascii="Arial" w:hAnsi="Arial" w:cs="Arial"/>
        </w:rPr>
        <w:t>na dictadura¨. (</w:t>
      </w:r>
      <w:r>
        <w:rPr>
          <w:rFonts w:ascii="Arial" w:hAnsi="Arial" w:cs="Arial"/>
        </w:rPr>
        <w:t>Rae</w:t>
      </w:r>
      <w:r w:rsidR="00F21213">
        <w:rPr>
          <w:rFonts w:ascii="Arial" w:hAnsi="Arial" w:cs="Arial"/>
        </w:rPr>
        <w:t>, 2001</w:t>
      </w:r>
      <w:r>
        <w:rPr>
          <w:rFonts w:ascii="Arial" w:hAnsi="Arial" w:cs="Arial"/>
        </w:rPr>
        <w:t xml:space="preserve">). En este caso, </w:t>
      </w:r>
      <w:r w:rsidR="002B5ACD">
        <w:rPr>
          <w:rFonts w:ascii="Arial" w:hAnsi="Arial" w:cs="Arial"/>
        </w:rPr>
        <w:t>resistencia es l</w:t>
      </w:r>
      <w:r>
        <w:rPr>
          <w:rFonts w:ascii="Arial" w:hAnsi="Arial" w:cs="Arial"/>
        </w:rPr>
        <w:t xml:space="preserve">a fuerza de agruparse entre pares al interior de la institución en alianza con su otrora ex terapeuta </w:t>
      </w:r>
      <w:r w:rsidRPr="007B7A8D">
        <w:rPr>
          <w:rFonts w:ascii="Arial" w:hAnsi="Arial" w:cs="Arial"/>
        </w:rPr>
        <w:t>para ejecutarlo</w:t>
      </w:r>
      <w:r>
        <w:rPr>
          <w:rFonts w:ascii="Arial" w:hAnsi="Arial" w:cs="Arial"/>
        </w:rPr>
        <w:t xml:space="preserve">. </w:t>
      </w:r>
    </w:p>
    <w:p w14:paraId="22BFD090" w14:textId="7828391B" w:rsidR="00962E55" w:rsidRDefault="00CA19E4" w:rsidP="00BF1B5F">
      <w:pPr>
        <w:spacing w:line="360" w:lineRule="auto"/>
        <w:ind w:firstLine="708"/>
        <w:jc w:val="both"/>
        <w:rPr>
          <w:rFonts w:ascii="Arial" w:hAnsi="Arial" w:cs="Arial"/>
        </w:rPr>
      </w:pPr>
      <w:r>
        <w:rPr>
          <w:rFonts w:ascii="Arial" w:hAnsi="Arial" w:cs="Arial"/>
        </w:rPr>
        <w:t>Según Foladori (2010</w:t>
      </w:r>
      <w:r w:rsidR="002A1DFA">
        <w:rPr>
          <w:rFonts w:ascii="Arial" w:hAnsi="Arial" w:cs="Arial"/>
        </w:rPr>
        <w:t xml:space="preserve">) </w:t>
      </w:r>
      <w:r w:rsidR="00812F3E">
        <w:rPr>
          <w:rFonts w:ascii="Arial" w:hAnsi="Arial" w:cs="Arial"/>
        </w:rPr>
        <w:t xml:space="preserve">el establecimiento de una alianza terapéutica de colaboración entre usuarios y terapeutas que al trabajar en la institución la </w:t>
      </w:r>
      <w:r w:rsidR="00812F3E" w:rsidRPr="002712E1">
        <w:rPr>
          <w:rFonts w:ascii="Arial" w:hAnsi="Arial" w:cs="Arial"/>
        </w:rPr>
        <w:t xml:space="preserve">representan es aprovechar la transferencia institucional que </w:t>
      </w:r>
      <w:r w:rsidR="00812F3E">
        <w:rPr>
          <w:rFonts w:ascii="Arial" w:hAnsi="Arial" w:cs="Arial"/>
        </w:rPr>
        <w:t xml:space="preserve">moviliza, </w:t>
      </w:r>
      <w:r w:rsidR="00812F3E" w:rsidRPr="002712E1">
        <w:rPr>
          <w:rFonts w:ascii="Arial" w:hAnsi="Arial" w:cs="Arial"/>
        </w:rPr>
        <w:t>a  través de la imple</w:t>
      </w:r>
      <w:r w:rsidR="00812F3E">
        <w:rPr>
          <w:rFonts w:ascii="Arial" w:hAnsi="Arial" w:cs="Arial"/>
        </w:rPr>
        <w:t>mentación del deseo del usuario,</w:t>
      </w:r>
      <w:r w:rsidR="00812F3E" w:rsidRPr="002712E1">
        <w:rPr>
          <w:rFonts w:ascii="Arial" w:hAnsi="Arial" w:cs="Arial"/>
        </w:rPr>
        <w:t xml:space="preserve"> transitar </w:t>
      </w:r>
      <w:r w:rsidR="00812F3E">
        <w:rPr>
          <w:rFonts w:ascii="Arial" w:hAnsi="Arial" w:cs="Arial"/>
        </w:rPr>
        <w:t>de</w:t>
      </w:r>
      <w:r w:rsidR="00812F3E" w:rsidRPr="002712E1">
        <w:rPr>
          <w:rFonts w:ascii="Arial" w:hAnsi="Arial" w:cs="Arial"/>
        </w:rPr>
        <w:t xml:space="preserve"> la necesidad hacia el deseo.  El acto de ejercer una voz y </w:t>
      </w:r>
      <w:r w:rsidR="00812F3E">
        <w:rPr>
          <w:rFonts w:ascii="Arial" w:hAnsi="Arial" w:cs="Arial"/>
        </w:rPr>
        <w:t>ser escuchada</w:t>
      </w:r>
      <w:r w:rsidR="00812F3E" w:rsidRPr="002712E1">
        <w:rPr>
          <w:rFonts w:ascii="Arial" w:hAnsi="Arial" w:cs="Arial"/>
        </w:rPr>
        <w:t xml:space="preserve"> cobra  el valor </w:t>
      </w:r>
      <w:r w:rsidR="00812F3E">
        <w:rPr>
          <w:rFonts w:ascii="Arial" w:hAnsi="Arial" w:cs="Arial"/>
        </w:rPr>
        <w:t>de entrecruzar poder y deseo. Según el mis</w:t>
      </w:r>
      <w:r w:rsidR="002A1DFA">
        <w:rPr>
          <w:rFonts w:ascii="Arial" w:hAnsi="Arial" w:cs="Arial"/>
        </w:rPr>
        <w:t>mo</w:t>
      </w:r>
      <w:r w:rsidR="00812F3E">
        <w:rPr>
          <w:rFonts w:ascii="Arial" w:hAnsi="Arial" w:cs="Arial"/>
        </w:rPr>
        <w:t xml:space="preserve"> autor (</w:t>
      </w:r>
      <w:r w:rsidR="00812F3E" w:rsidRPr="002712E1">
        <w:rPr>
          <w:rFonts w:ascii="Arial" w:hAnsi="Arial" w:cs="Arial"/>
        </w:rPr>
        <w:t>2008</w:t>
      </w:r>
      <w:r w:rsidR="00812F3E">
        <w:rPr>
          <w:rFonts w:ascii="Arial" w:hAnsi="Arial" w:cs="Arial"/>
        </w:rPr>
        <w:t>)</w:t>
      </w:r>
      <w:r w:rsidR="00812F3E" w:rsidRPr="002712E1">
        <w:rPr>
          <w:rFonts w:ascii="Arial" w:hAnsi="Arial" w:cs="Arial"/>
        </w:rPr>
        <w:t xml:space="preserve"> al analizar la experiencia de Bion en un pabellón</w:t>
      </w:r>
      <w:r w:rsidR="00812F3E">
        <w:rPr>
          <w:rFonts w:ascii="Arial" w:hAnsi="Arial" w:cs="Arial"/>
        </w:rPr>
        <w:t xml:space="preserve"> del</w:t>
      </w:r>
      <w:r w:rsidR="00812F3E" w:rsidRPr="002712E1">
        <w:rPr>
          <w:rFonts w:ascii="Arial" w:hAnsi="Arial" w:cs="Arial"/>
        </w:rPr>
        <w:t xml:space="preserve"> hospital psiquiátric</w:t>
      </w:r>
      <w:r w:rsidR="002A1DFA">
        <w:rPr>
          <w:rFonts w:ascii="Arial" w:hAnsi="Arial" w:cs="Arial"/>
        </w:rPr>
        <w:t>o de Northfield concluye</w:t>
      </w:r>
      <w:r w:rsidR="00812F3E" w:rsidRPr="002712E1">
        <w:rPr>
          <w:rFonts w:ascii="Arial" w:hAnsi="Arial" w:cs="Arial"/>
        </w:rPr>
        <w:t xml:space="preserve"> que una de las experiencias que más restituye al sujeto al interior de la institución y el elemento que puede favorecer que la institución provea salud en vez que enfermedad es aquella que aprovechando </w:t>
      </w:r>
      <w:r w:rsidR="00812F3E">
        <w:rPr>
          <w:rFonts w:ascii="Arial" w:hAnsi="Arial" w:cs="Arial"/>
        </w:rPr>
        <w:t xml:space="preserve">la transferencia institucional </w:t>
      </w:r>
      <w:r w:rsidR="00812F3E" w:rsidRPr="002712E1">
        <w:rPr>
          <w:rFonts w:ascii="Arial" w:hAnsi="Arial" w:cs="Arial"/>
        </w:rPr>
        <w:t xml:space="preserve">le permite al sujeto tomar decisiones acerca de sí mismo </w:t>
      </w:r>
      <w:r w:rsidR="00812F3E">
        <w:rPr>
          <w:rFonts w:ascii="Arial" w:hAnsi="Arial" w:cs="Arial"/>
        </w:rPr>
        <w:t>restableciendo</w:t>
      </w:r>
      <w:r w:rsidR="000B7DCA">
        <w:rPr>
          <w:rFonts w:ascii="Arial" w:hAnsi="Arial" w:cs="Arial"/>
        </w:rPr>
        <w:t xml:space="preserve"> </w:t>
      </w:r>
      <w:r w:rsidR="00812F3E" w:rsidRPr="002712E1">
        <w:rPr>
          <w:rFonts w:ascii="Arial" w:hAnsi="Arial" w:cs="Arial"/>
        </w:rPr>
        <w:t xml:space="preserve"> el lugar de hacerse cargo de sí mismo, tomar resp</w:t>
      </w:r>
      <w:r w:rsidR="00812F3E">
        <w:rPr>
          <w:rFonts w:ascii="Arial" w:hAnsi="Arial" w:cs="Arial"/>
        </w:rPr>
        <w:t xml:space="preserve">onsabilidad en su tratamiento, </w:t>
      </w:r>
      <w:r w:rsidR="00812F3E" w:rsidRPr="002712E1">
        <w:rPr>
          <w:rFonts w:ascii="Arial" w:hAnsi="Arial" w:cs="Arial"/>
        </w:rPr>
        <w:t>en los quehaceres de su día a día</w:t>
      </w:r>
      <w:r w:rsidR="00812F3E">
        <w:rPr>
          <w:rFonts w:ascii="Arial" w:hAnsi="Arial" w:cs="Arial"/>
        </w:rPr>
        <w:t xml:space="preserve">, etc. </w:t>
      </w:r>
      <w:r w:rsidR="00812F3E" w:rsidRPr="002712E1">
        <w:rPr>
          <w:rFonts w:ascii="Arial" w:hAnsi="Arial" w:cs="Arial"/>
        </w:rPr>
        <w:t xml:space="preserve"> </w:t>
      </w:r>
      <w:r w:rsidR="00812F3E">
        <w:rPr>
          <w:rFonts w:ascii="Arial" w:hAnsi="Arial" w:cs="Arial"/>
        </w:rPr>
        <w:t>En definitiva retomar en un ambiente que para el es protegido  su posición de sujeto.</w:t>
      </w:r>
      <w:r w:rsidR="0007504B" w:rsidRPr="0007504B">
        <w:rPr>
          <w:rFonts w:ascii="Arial" w:hAnsi="Arial" w:cs="Arial"/>
        </w:rPr>
        <w:t xml:space="preserve"> </w:t>
      </w:r>
      <w:r w:rsidR="0007504B">
        <w:rPr>
          <w:rFonts w:ascii="Arial" w:hAnsi="Arial" w:cs="Arial"/>
        </w:rPr>
        <w:t>E</w:t>
      </w:r>
      <w:r w:rsidR="0007504B" w:rsidRPr="006D482F">
        <w:rPr>
          <w:rFonts w:ascii="Arial" w:hAnsi="Arial" w:cs="Arial"/>
        </w:rPr>
        <w:t xml:space="preserve">l sueño </w:t>
      </w:r>
      <w:r w:rsidR="0007504B">
        <w:rPr>
          <w:rFonts w:ascii="Arial" w:hAnsi="Arial" w:cs="Arial"/>
        </w:rPr>
        <w:t xml:space="preserve">y sus asociaciones podría pensarse </w:t>
      </w:r>
      <w:r w:rsidR="0007504B" w:rsidRPr="006D482F">
        <w:rPr>
          <w:rFonts w:ascii="Arial" w:hAnsi="Arial" w:cs="Arial"/>
        </w:rPr>
        <w:t>traía</w:t>
      </w:r>
      <w:r w:rsidR="0007504B">
        <w:rPr>
          <w:rFonts w:ascii="Arial" w:hAnsi="Arial" w:cs="Arial"/>
        </w:rPr>
        <w:t>n</w:t>
      </w:r>
      <w:r w:rsidR="0007504B" w:rsidRPr="006D482F">
        <w:rPr>
          <w:rFonts w:ascii="Arial" w:hAnsi="Arial" w:cs="Arial"/>
        </w:rPr>
        <w:t xml:space="preserve"> a sesión contenidos del aquí y ahora relacionados con la relación terapéutica y la institución. Mostraba así, una rebelión contra la relación diádica jerárquica analista-paciente y el deseo de cambio de posición al interior de la institución para poder utilizar su experiencia y ayudar a producir salud en otras personas. </w:t>
      </w:r>
      <w:r w:rsidR="0007504B" w:rsidRPr="006D482F">
        <w:rPr>
          <w:rFonts w:ascii="Arial" w:hAnsi="Arial" w:cs="Arial"/>
        </w:rPr>
        <w:lastRenderedPageBreak/>
        <w:t xml:space="preserve">Actualmente </w:t>
      </w:r>
      <w:r w:rsidR="00C02020">
        <w:rPr>
          <w:rFonts w:ascii="Arial" w:hAnsi="Arial" w:cs="Arial"/>
        </w:rPr>
        <w:t>el grupo se reúne</w:t>
      </w:r>
      <w:r w:rsidR="00D7542F">
        <w:rPr>
          <w:rFonts w:ascii="Arial" w:hAnsi="Arial" w:cs="Arial"/>
        </w:rPr>
        <w:t xml:space="preserve"> todas las semanas,</w:t>
      </w:r>
      <w:r w:rsidR="0007504B" w:rsidRPr="006D482F">
        <w:rPr>
          <w:rFonts w:ascii="Arial" w:hAnsi="Arial" w:cs="Arial"/>
        </w:rPr>
        <w:t xml:space="preserve"> </w:t>
      </w:r>
      <w:r w:rsidR="0007504B">
        <w:rPr>
          <w:rFonts w:ascii="Arial" w:hAnsi="Arial" w:cs="Arial"/>
        </w:rPr>
        <w:t>algunos integrantes trabajan</w:t>
      </w:r>
      <w:r w:rsidR="0007504B" w:rsidRPr="006D482F">
        <w:rPr>
          <w:rFonts w:ascii="Arial" w:hAnsi="Arial" w:cs="Arial"/>
        </w:rPr>
        <w:t>, se relacionan fuera del hospital e i</w:t>
      </w:r>
      <w:r w:rsidR="002A1DFA">
        <w:rPr>
          <w:rFonts w:ascii="Arial" w:hAnsi="Arial" w:cs="Arial"/>
        </w:rPr>
        <w:t>ncluso recientemen</w:t>
      </w:r>
      <w:r w:rsidR="00C403DE">
        <w:rPr>
          <w:rFonts w:ascii="Arial" w:hAnsi="Arial" w:cs="Arial"/>
        </w:rPr>
        <w:t xml:space="preserve">te se organizaron y fueron </w:t>
      </w:r>
      <w:r w:rsidR="0007504B" w:rsidRPr="006D482F">
        <w:rPr>
          <w:rFonts w:ascii="Arial" w:hAnsi="Arial" w:cs="Arial"/>
        </w:rPr>
        <w:t>de vacaciones juntos</w:t>
      </w:r>
      <w:r w:rsidR="00C403DE">
        <w:rPr>
          <w:rFonts w:ascii="Arial" w:hAnsi="Arial" w:cs="Arial"/>
        </w:rPr>
        <w:t xml:space="preserve"> a la playa</w:t>
      </w:r>
      <w:r w:rsidR="0007504B" w:rsidRPr="006D482F">
        <w:rPr>
          <w:rFonts w:ascii="Arial" w:hAnsi="Arial" w:cs="Arial"/>
        </w:rPr>
        <w:t>.</w:t>
      </w:r>
    </w:p>
    <w:p w14:paraId="3A23C595" w14:textId="77777777" w:rsidR="00BF1B5F" w:rsidRDefault="00BF1B5F" w:rsidP="00BF1B5F">
      <w:pPr>
        <w:spacing w:line="360" w:lineRule="auto"/>
        <w:ind w:firstLine="708"/>
        <w:jc w:val="both"/>
        <w:rPr>
          <w:rFonts w:ascii="Arial" w:hAnsi="Arial" w:cs="Arial"/>
        </w:rPr>
      </w:pPr>
    </w:p>
    <w:p w14:paraId="2814A4EA" w14:textId="30EFBCBC" w:rsidR="00A24BE5" w:rsidRDefault="00A24BE5" w:rsidP="00BF1B5F">
      <w:pPr>
        <w:spacing w:line="360" w:lineRule="auto"/>
        <w:jc w:val="both"/>
        <w:rPr>
          <w:rFonts w:ascii="Arial" w:hAnsi="Arial" w:cs="Arial"/>
          <w:b/>
        </w:rPr>
      </w:pPr>
      <w:r w:rsidRPr="009D2197">
        <w:rPr>
          <w:rFonts w:ascii="Arial" w:hAnsi="Arial" w:cs="Arial"/>
          <w:b/>
        </w:rPr>
        <w:t xml:space="preserve">Conclusiones </w:t>
      </w:r>
    </w:p>
    <w:p w14:paraId="386A8A8F" w14:textId="77777777" w:rsidR="00BF1B5F" w:rsidRPr="00BF1B5F" w:rsidRDefault="00BF1B5F" w:rsidP="00BF1B5F">
      <w:pPr>
        <w:spacing w:line="360" w:lineRule="auto"/>
        <w:jc w:val="both"/>
        <w:rPr>
          <w:rFonts w:ascii="Arial" w:hAnsi="Arial" w:cs="Arial"/>
          <w:b/>
        </w:rPr>
      </w:pPr>
    </w:p>
    <w:p w14:paraId="46465D41" w14:textId="6EBF79DD" w:rsidR="006E0161" w:rsidRDefault="001229FE" w:rsidP="001B4EB9">
      <w:pPr>
        <w:spacing w:line="360" w:lineRule="auto"/>
        <w:ind w:firstLine="708"/>
        <w:jc w:val="both"/>
        <w:rPr>
          <w:rFonts w:ascii="Arial" w:hAnsi="Arial" w:cs="Arial"/>
        </w:rPr>
      </w:pPr>
      <w:r w:rsidRPr="006D482F">
        <w:rPr>
          <w:rFonts w:ascii="Arial" w:hAnsi="Arial" w:cs="Arial"/>
        </w:rPr>
        <w:t>En las instituciones psiquiátricas muchas veces se piensa</w:t>
      </w:r>
      <w:r w:rsidR="008F2276" w:rsidRPr="006D482F">
        <w:rPr>
          <w:rFonts w:ascii="Arial" w:hAnsi="Arial" w:cs="Arial"/>
        </w:rPr>
        <w:t>n</w:t>
      </w:r>
      <w:r w:rsidRPr="006D482F">
        <w:rPr>
          <w:rFonts w:ascii="Arial" w:hAnsi="Arial" w:cs="Arial"/>
        </w:rPr>
        <w:t xml:space="preserve"> como resistencia</w:t>
      </w:r>
      <w:r w:rsidR="00A475AB" w:rsidRPr="006D482F">
        <w:rPr>
          <w:rFonts w:ascii="Arial" w:hAnsi="Arial" w:cs="Arial"/>
        </w:rPr>
        <w:t>s</w:t>
      </w:r>
      <w:r w:rsidRPr="006D482F">
        <w:rPr>
          <w:rFonts w:ascii="Arial" w:hAnsi="Arial" w:cs="Arial"/>
        </w:rPr>
        <w:t xml:space="preserve"> </w:t>
      </w:r>
      <w:r w:rsidR="007D49ED" w:rsidRPr="006D482F">
        <w:rPr>
          <w:rFonts w:ascii="Arial" w:hAnsi="Arial" w:cs="Arial"/>
        </w:rPr>
        <w:t xml:space="preserve">las conductas </w:t>
      </w:r>
      <w:r w:rsidR="00B46C01" w:rsidRPr="006D482F">
        <w:rPr>
          <w:rFonts w:ascii="Arial" w:hAnsi="Arial" w:cs="Arial"/>
        </w:rPr>
        <w:t xml:space="preserve">de los pacientes </w:t>
      </w:r>
      <w:r w:rsidR="007D49ED" w:rsidRPr="006D482F">
        <w:rPr>
          <w:rFonts w:ascii="Arial" w:hAnsi="Arial" w:cs="Arial"/>
        </w:rPr>
        <w:t xml:space="preserve">que </w:t>
      </w:r>
      <w:r w:rsidR="008F2276" w:rsidRPr="006D482F">
        <w:rPr>
          <w:rFonts w:ascii="Arial" w:hAnsi="Arial" w:cs="Arial"/>
        </w:rPr>
        <w:t>no siguen</w:t>
      </w:r>
      <w:r w:rsidR="007D49ED" w:rsidRPr="006D482F">
        <w:rPr>
          <w:rFonts w:ascii="Arial" w:hAnsi="Arial" w:cs="Arial"/>
        </w:rPr>
        <w:t xml:space="preserve"> las indicaciones médicas</w:t>
      </w:r>
      <w:r w:rsidR="008F2276" w:rsidRPr="006D482F">
        <w:rPr>
          <w:rFonts w:ascii="Arial" w:hAnsi="Arial" w:cs="Arial"/>
        </w:rPr>
        <w:t>. A veces</w:t>
      </w:r>
      <w:r w:rsidR="00912FF6" w:rsidRPr="006D482F">
        <w:rPr>
          <w:rFonts w:ascii="Arial" w:hAnsi="Arial" w:cs="Arial"/>
        </w:rPr>
        <w:t>, para algunos psicoanalistas, se conciben como resistencias las interpretaciones que</w:t>
      </w:r>
      <w:r w:rsidR="00E57197" w:rsidRPr="006D482F">
        <w:rPr>
          <w:rFonts w:ascii="Arial" w:hAnsi="Arial" w:cs="Arial"/>
        </w:rPr>
        <w:t xml:space="preserve"> no </w:t>
      </w:r>
      <w:r w:rsidR="006B6E65" w:rsidRPr="006D482F">
        <w:rPr>
          <w:rFonts w:ascii="Arial" w:hAnsi="Arial" w:cs="Arial"/>
        </w:rPr>
        <w:t>se centran exclusivamente en</w:t>
      </w:r>
      <w:r w:rsidR="00E57197" w:rsidRPr="006D482F">
        <w:rPr>
          <w:rFonts w:ascii="Arial" w:hAnsi="Arial" w:cs="Arial"/>
        </w:rPr>
        <w:t xml:space="preserve"> la realidad intrapsíquica</w:t>
      </w:r>
      <w:r w:rsidR="00912FF6" w:rsidRPr="006D482F">
        <w:rPr>
          <w:rFonts w:ascii="Arial" w:hAnsi="Arial" w:cs="Arial"/>
        </w:rPr>
        <w:t xml:space="preserve"> </w:t>
      </w:r>
      <w:r w:rsidR="006B6E65" w:rsidRPr="006D482F">
        <w:rPr>
          <w:rFonts w:ascii="Arial" w:hAnsi="Arial" w:cs="Arial"/>
        </w:rPr>
        <w:t>o en la infancia</w:t>
      </w:r>
      <w:r w:rsidR="00A475AB" w:rsidRPr="006D482F">
        <w:rPr>
          <w:rFonts w:ascii="Arial" w:hAnsi="Arial" w:cs="Arial"/>
        </w:rPr>
        <w:t xml:space="preserve"> de los pacientes</w:t>
      </w:r>
      <w:r w:rsidR="006B6E65" w:rsidRPr="006D482F">
        <w:rPr>
          <w:rFonts w:ascii="Arial" w:hAnsi="Arial" w:cs="Arial"/>
        </w:rPr>
        <w:t>. Para nosotros</w:t>
      </w:r>
      <w:r w:rsidR="009C284F" w:rsidRPr="006D482F">
        <w:rPr>
          <w:rFonts w:ascii="Arial" w:hAnsi="Arial" w:cs="Arial"/>
        </w:rPr>
        <w:t xml:space="preserve">, siguiendo a </w:t>
      </w:r>
      <w:r w:rsidR="00A475AB" w:rsidRPr="006D482F">
        <w:rPr>
          <w:rFonts w:ascii="Arial" w:hAnsi="Arial" w:cs="Arial"/>
        </w:rPr>
        <w:t>Freud</w:t>
      </w:r>
      <w:r w:rsidR="009C284F" w:rsidRPr="006D482F">
        <w:rPr>
          <w:rFonts w:ascii="Arial" w:hAnsi="Arial" w:cs="Arial"/>
        </w:rPr>
        <w:t>,</w:t>
      </w:r>
      <w:r w:rsidR="00A475AB" w:rsidRPr="006D482F">
        <w:rPr>
          <w:rFonts w:ascii="Arial" w:hAnsi="Arial" w:cs="Arial"/>
        </w:rPr>
        <w:t xml:space="preserve"> la resistencia tiene que ver con la asociación libre</w:t>
      </w:r>
      <w:r w:rsidR="00816513" w:rsidRPr="006D482F">
        <w:rPr>
          <w:rFonts w:ascii="Arial" w:hAnsi="Arial" w:cs="Arial"/>
        </w:rPr>
        <w:t xml:space="preserve"> (decir todo cuanto se venga a la mente, evitando la censura)</w:t>
      </w:r>
      <w:r w:rsidR="00A475AB" w:rsidRPr="006D482F">
        <w:rPr>
          <w:rFonts w:ascii="Arial" w:hAnsi="Arial" w:cs="Arial"/>
        </w:rPr>
        <w:t xml:space="preserve">, </w:t>
      </w:r>
      <w:r w:rsidR="009C284F" w:rsidRPr="006D482F">
        <w:rPr>
          <w:rFonts w:ascii="Arial" w:hAnsi="Arial" w:cs="Arial"/>
        </w:rPr>
        <w:t xml:space="preserve">y </w:t>
      </w:r>
      <w:r w:rsidR="00A475AB" w:rsidRPr="006D482F">
        <w:rPr>
          <w:rFonts w:ascii="Arial" w:hAnsi="Arial" w:cs="Arial"/>
        </w:rPr>
        <w:t>se observa cuando las asociaciones se detienen</w:t>
      </w:r>
      <w:r w:rsidR="00BB05A1">
        <w:rPr>
          <w:rFonts w:ascii="Arial" w:hAnsi="Arial" w:cs="Arial"/>
        </w:rPr>
        <w:t xml:space="preserve"> </w:t>
      </w:r>
      <w:r w:rsidR="00BB05A1">
        <w:rPr>
          <w:rFonts w:ascii="Arial" w:hAnsi="Arial" w:cs="Arial"/>
        </w:rPr>
        <w:fldChar w:fldCharType="begin" w:fldLock="1"/>
      </w:r>
      <w:r w:rsidR="00BB05A1">
        <w:rPr>
          <w:rFonts w:ascii="Arial" w:hAnsi="Arial" w:cs="Arial"/>
        </w:rPr>
        <w:instrText>ADDIN CSL_CITATION {"citationItems":[{"id":"ITEM-1","itemData":{"author":[{"dropping-particle":"","family":"Freud","given":"Sigmund","non-dropping-particle":"","parse-names":false,"suffix":""}],"container-title":"Obras completas. Volumen XII","id":"ITEM-1","issued":{"date-parts":[["1912"]]},"publisher":"Amorrortu","publisher-place":"Buenos Aires","title":"Sobre la dinámica de la transferencia","type":"chapter"},"uris":["http://www.mendeley.com/documents/?uuid=41016dc3-1a76-4f82-a212-bfd7f848ff6b"]}],"mendeley":{"formattedCitation":"(Freud, 1912)","plainTextFormattedCitation":"(Freud, 1912)","previouslyFormattedCitation":"(Freud, 1912)"},"properties":{"noteIndex":0},"schema":"https://github.com/citation-style-language/schema/raw/master/csl-citation.json"}</w:instrText>
      </w:r>
      <w:r w:rsidR="00BB05A1">
        <w:rPr>
          <w:rFonts w:ascii="Arial" w:hAnsi="Arial" w:cs="Arial"/>
        </w:rPr>
        <w:fldChar w:fldCharType="separate"/>
      </w:r>
      <w:r w:rsidR="00BB05A1" w:rsidRPr="00BB05A1">
        <w:rPr>
          <w:rFonts w:ascii="Arial" w:hAnsi="Arial" w:cs="Arial"/>
          <w:noProof/>
        </w:rPr>
        <w:t>(Freud, 1912)</w:t>
      </w:r>
      <w:r w:rsidR="00BB05A1">
        <w:rPr>
          <w:rFonts w:ascii="Arial" w:hAnsi="Arial" w:cs="Arial"/>
        </w:rPr>
        <w:fldChar w:fldCharType="end"/>
      </w:r>
      <w:r w:rsidR="00A475AB" w:rsidRPr="006D482F">
        <w:rPr>
          <w:rFonts w:ascii="Arial" w:hAnsi="Arial" w:cs="Arial"/>
        </w:rPr>
        <w:t>.</w:t>
      </w:r>
      <w:r w:rsidR="009C284F" w:rsidRPr="006D482F">
        <w:rPr>
          <w:rFonts w:ascii="Arial" w:hAnsi="Arial" w:cs="Arial"/>
        </w:rPr>
        <w:t xml:space="preserve"> Gracias a esa concepción hemos </w:t>
      </w:r>
      <w:r w:rsidR="00486CD2" w:rsidRPr="006D482F">
        <w:rPr>
          <w:rFonts w:ascii="Arial" w:hAnsi="Arial" w:cs="Arial"/>
        </w:rPr>
        <w:t xml:space="preserve">intentado escuchar </w:t>
      </w:r>
      <w:r w:rsidR="009E3A92">
        <w:rPr>
          <w:rFonts w:ascii="Arial" w:hAnsi="Arial" w:cs="Arial"/>
        </w:rPr>
        <w:t xml:space="preserve">más allá de la psicopatología, </w:t>
      </w:r>
      <w:r w:rsidR="00905617" w:rsidRPr="006D482F">
        <w:rPr>
          <w:rFonts w:ascii="Arial" w:hAnsi="Arial" w:cs="Arial"/>
        </w:rPr>
        <w:t>al modo</w:t>
      </w:r>
      <w:r w:rsidR="009104D0">
        <w:rPr>
          <w:rFonts w:ascii="Arial" w:hAnsi="Arial" w:cs="Arial"/>
        </w:rPr>
        <w:t xml:space="preserve"> de “sin memoria y sin deseo”</w:t>
      </w:r>
      <w:r w:rsidR="00905617" w:rsidRPr="006D482F">
        <w:rPr>
          <w:rFonts w:ascii="Arial" w:hAnsi="Arial" w:cs="Arial"/>
        </w:rPr>
        <w:t xml:space="preserve"> </w:t>
      </w:r>
      <w:r w:rsidR="009104D0">
        <w:rPr>
          <w:rFonts w:ascii="Arial" w:hAnsi="Arial" w:cs="Arial"/>
        </w:rPr>
        <w:t>(</w:t>
      </w:r>
      <w:r w:rsidR="00905617" w:rsidRPr="006D482F">
        <w:rPr>
          <w:rFonts w:ascii="Arial" w:hAnsi="Arial" w:cs="Arial"/>
        </w:rPr>
        <w:t>Bion</w:t>
      </w:r>
      <w:r w:rsidR="000E5758">
        <w:rPr>
          <w:rFonts w:ascii="Arial" w:hAnsi="Arial" w:cs="Arial"/>
        </w:rPr>
        <w:t>, 1967</w:t>
      </w:r>
      <w:r w:rsidR="009104D0">
        <w:rPr>
          <w:rFonts w:ascii="Arial" w:hAnsi="Arial" w:cs="Arial"/>
        </w:rPr>
        <w:t xml:space="preserve">) y </w:t>
      </w:r>
      <w:r w:rsidR="00122E74" w:rsidRPr="006D482F">
        <w:rPr>
          <w:rFonts w:ascii="Arial" w:hAnsi="Arial" w:cs="Arial"/>
        </w:rPr>
        <w:t xml:space="preserve">nos hemos encontrado con que </w:t>
      </w:r>
      <w:r w:rsidR="006B5A2C" w:rsidRPr="006D482F">
        <w:rPr>
          <w:rFonts w:ascii="Arial" w:hAnsi="Arial" w:cs="Arial"/>
        </w:rPr>
        <w:t xml:space="preserve">detrás </w:t>
      </w:r>
      <w:r w:rsidR="00E72E55" w:rsidRPr="006D482F">
        <w:rPr>
          <w:rFonts w:ascii="Arial" w:hAnsi="Arial" w:cs="Arial"/>
        </w:rPr>
        <w:t>de la locura, de experiencias</w:t>
      </w:r>
      <w:r w:rsidR="00593642" w:rsidRPr="006D482F">
        <w:rPr>
          <w:rFonts w:ascii="Arial" w:hAnsi="Arial" w:cs="Arial"/>
        </w:rPr>
        <w:t xml:space="preserve"> como un</w:t>
      </w:r>
      <w:r w:rsidR="006B5A2C" w:rsidRPr="006D482F">
        <w:rPr>
          <w:rFonts w:ascii="Arial" w:hAnsi="Arial" w:cs="Arial"/>
        </w:rPr>
        <w:t xml:space="preserve"> delirio de ser Supermán </w:t>
      </w:r>
      <w:r w:rsidR="00593642" w:rsidRPr="006D482F">
        <w:rPr>
          <w:rFonts w:ascii="Arial" w:hAnsi="Arial" w:cs="Arial"/>
        </w:rPr>
        <w:t>o</w:t>
      </w:r>
      <w:r w:rsidR="006B5A2C" w:rsidRPr="006D482F">
        <w:rPr>
          <w:rFonts w:ascii="Arial" w:hAnsi="Arial" w:cs="Arial"/>
        </w:rPr>
        <w:t xml:space="preserve"> un sueño </w:t>
      </w:r>
      <w:r w:rsidR="004C1A5C" w:rsidRPr="006D482F">
        <w:rPr>
          <w:rFonts w:ascii="Arial" w:hAnsi="Arial" w:cs="Arial"/>
        </w:rPr>
        <w:t>amoroso con la terap</w:t>
      </w:r>
      <w:r w:rsidR="00122E74" w:rsidRPr="006D482F">
        <w:rPr>
          <w:rFonts w:ascii="Arial" w:hAnsi="Arial" w:cs="Arial"/>
        </w:rPr>
        <w:t>e</w:t>
      </w:r>
      <w:r w:rsidR="004C1A5C" w:rsidRPr="006D482F">
        <w:rPr>
          <w:rFonts w:ascii="Arial" w:hAnsi="Arial" w:cs="Arial"/>
        </w:rPr>
        <w:t>uta</w:t>
      </w:r>
      <w:r w:rsidR="00E72E55" w:rsidRPr="006D482F">
        <w:rPr>
          <w:rFonts w:ascii="Arial" w:hAnsi="Arial" w:cs="Arial"/>
        </w:rPr>
        <w:t>,</w:t>
      </w:r>
      <w:r w:rsidR="00122E74" w:rsidRPr="006D482F">
        <w:rPr>
          <w:rFonts w:ascii="Arial" w:hAnsi="Arial" w:cs="Arial"/>
        </w:rPr>
        <w:t xml:space="preserve"> </w:t>
      </w:r>
      <w:r w:rsidR="00E935E8" w:rsidRPr="006D482F">
        <w:rPr>
          <w:rFonts w:ascii="Arial" w:hAnsi="Arial" w:cs="Arial"/>
        </w:rPr>
        <w:t xml:space="preserve">se esconde la aplastante realidad de la institución psiquiátrica que hace estragos en los sujetos </w:t>
      </w:r>
      <w:r w:rsidR="00AD0C40" w:rsidRPr="006D482F">
        <w:rPr>
          <w:rFonts w:ascii="Arial" w:hAnsi="Arial" w:cs="Arial"/>
        </w:rPr>
        <w:t>que asila</w:t>
      </w:r>
      <w:r w:rsidR="0011043A" w:rsidRPr="006D482F">
        <w:rPr>
          <w:rFonts w:ascii="Arial" w:hAnsi="Arial" w:cs="Arial"/>
        </w:rPr>
        <w:t>, pero también</w:t>
      </w:r>
      <w:r w:rsidR="00CF4713" w:rsidRPr="006D482F">
        <w:rPr>
          <w:rFonts w:ascii="Arial" w:hAnsi="Arial" w:cs="Arial"/>
        </w:rPr>
        <w:t xml:space="preserve"> se encuentra</w:t>
      </w:r>
      <w:r w:rsidR="0011043A" w:rsidRPr="006D482F">
        <w:rPr>
          <w:rFonts w:ascii="Arial" w:hAnsi="Arial" w:cs="Arial"/>
        </w:rPr>
        <w:t xml:space="preserve"> la posibilidad</w:t>
      </w:r>
      <w:r w:rsidR="00D648AD" w:rsidRPr="006D482F">
        <w:rPr>
          <w:rFonts w:ascii="Arial" w:hAnsi="Arial" w:cs="Arial"/>
        </w:rPr>
        <w:t xml:space="preserve"> </w:t>
      </w:r>
      <w:r w:rsidR="00FB3DC9" w:rsidRPr="006D482F">
        <w:rPr>
          <w:rFonts w:ascii="Arial" w:hAnsi="Arial" w:cs="Arial"/>
        </w:rPr>
        <w:t xml:space="preserve">de restituir </w:t>
      </w:r>
      <w:r w:rsidR="007A0043" w:rsidRPr="006D482F">
        <w:rPr>
          <w:rFonts w:ascii="Arial" w:hAnsi="Arial" w:cs="Arial"/>
        </w:rPr>
        <w:t>algo del vínculo humano perdido</w:t>
      </w:r>
      <w:r w:rsidR="00AD0C40" w:rsidRPr="006D482F">
        <w:rPr>
          <w:rFonts w:ascii="Arial" w:hAnsi="Arial" w:cs="Arial"/>
        </w:rPr>
        <w:t>.</w:t>
      </w:r>
      <w:r w:rsidR="00CF0191">
        <w:rPr>
          <w:rFonts w:ascii="Arial" w:hAnsi="Arial" w:cs="Arial"/>
        </w:rPr>
        <w:t xml:space="preserve"> </w:t>
      </w:r>
    </w:p>
    <w:p w14:paraId="067DFC0F" w14:textId="0DB7F905" w:rsidR="00FA3012" w:rsidRPr="008359AD" w:rsidRDefault="009104D0" w:rsidP="008359AD">
      <w:pPr>
        <w:spacing w:line="360" w:lineRule="auto"/>
        <w:jc w:val="both"/>
        <w:rPr>
          <w:rFonts w:ascii="Arial" w:hAnsi="Arial" w:cs="Arial"/>
        </w:rPr>
      </w:pPr>
      <w:r>
        <w:rPr>
          <w:rFonts w:ascii="Arial" w:hAnsi="Arial" w:cs="Arial"/>
        </w:rPr>
        <w:t>Como dijimos anteriormente creemos que l</w:t>
      </w:r>
      <w:r w:rsidR="00CF0191" w:rsidRPr="006D482F">
        <w:rPr>
          <w:rFonts w:ascii="Arial" w:hAnsi="Arial" w:cs="Arial"/>
        </w:rPr>
        <w:t xml:space="preserve">a escucha </w:t>
      </w:r>
      <w:r>
        <w:rPr>
          <w:rFonts w:ascii="Arial" w:hAnsi="Arial" w:cs="Arial"/>
        </w:rPr>
        <w:t>puede ser</w:t>
      </w:r>
      <w:r w:rsidR="00CF0191" w:rsidRPr="006D482F">
        <w:rPr>
          <w:rFonts w:ascii="Arial" w:hAnsi="Arial" w:cs="Arial"/>
        </w:rPr>
        <w:t xml:space="preserve"> posible en la medida que se logre sostener un dispositivo que genere un choque con lo instituido de la institución y</w:t>
      </w:r>
      <w:r>
        <w:rPr>
          <w:rFonts w:ascii="Arial" w:hAnsi="Arial" w:cs="Arial"/>
        </w:rPr>
        <w:t xml:space="preserve"> se desprenda de la mirada psicopatológica. El grupo al reunirse reconecta a l</w:t>
      </w:r>
      <w:r w:rsidR="009E3A92" w:rsidRPr="007B7A8D">
        <w:rPr>
          <w:rFonts w:ascii="Arial" w:hAnsi="Arial" w:cs="Arial"/>
        </w:rPr>
        <w:t>os miembros y les permite sentirse mas seguros en cuanto a su capacidad de hacerle frente a la institución</w:t>
      </w:r>
      <w:r w:rsidR="009E3A92">
        <w:rPr>
          <w:rFonts w:ascii="Arial" w:hAnsi="Arial" w:cs="Arial"/>
        </w:rPr>
        <w:t xml:space="preserve"> e incluir una t</w:t>
      </w:r>
      <w:r>
        <w:rPr>
          <w:rFonts w:ascii="Arial" w:hAnsi="Arial" w:cs="Arial"/>
        </w:rPr>
        <w:t>ercera fuerza</w:t>
      </w:r>
      <w:r w:rsidR="00CB1BD2">
        <w:rPr>
          <w:rFonts w:ascii="Arial" w:hAnsi="Arial" w:cs="Arial"/>
        </w:rPr>
        <w:t>,</w:t>
      </w:r>
      <w:r w:rsidR="00BB54B7">
        <w:rPr>
          <w:rFonts w:ascii="Arial" w:hAnsi="Arial" w:cs="Arial"/>
        </w:rPr>
        <w:t xml:space="preserve"> el ví</w:t>
      </w:r>
      <w:r w:rsidR="006A5303">
        <w:rPr>
          <w:rFonts w:ascii="Arial" w:hAnsi="Arial" w:cs="Arial"/>
        </w:rPr>
        <w:t>nculo</w:t>
      </w:r>
      <w:r w:rsidR="00962E55">
        <w:rPr>
          <w:rFonts w:ascii="Arial" w:hAnsi="Arial" w:cs="Arial"/>
        </w:rPr>
        <w:t xml:space="preserve"> </w:t>
      </w:r>
      <w:r w:rsidR="000E5758">
        <w:rPr>
          <w:rFonts w:ascii="Arial" w:hAnsi="Arial" w:cs="Arial"/>
        </w:rPr>
        <w:t xml:space="preserve">producto de este </w:t>
      </w:r>
      <w:r w:rsidR="009E3A92">
        <w:rPr>
          <w:rFonts w:ascii="Arial" w:hAnsi="Arial" w:cs="Arial"/>
        </w:rPr>
        <w:t>trabajo colaborativo</w:t>
      </w:r>
      <w:r>
        <w:rPr>
          <w:rFonts w:ascii="Arial" w:hAnsi="Arial" w:cs="Arial"/>
        </w:rPr>
        <w:t xml:space="preserve"> y horizontal</w:t>
      </w:r>
      <w:r w:rsidR="009E3A92">
        <w:rPr>
          <w:rFonts w:ascii="Arial" w:hAnsi="Arial" w:cs="Arial"/>
        </w:rPr>
        <w:t xml:space="preserve">. La elaboración grupal y </w:t>
      </w:r>
      <w:r>
        <w:rPr>
          <w:rFonts w:ascii="Arial" w:hAnsi="Arial" w:cs="Arial"/>
        </w:rPr>
        <w:t>el trabajo conjunto que incluya una mayor circulación</w:t>
      </w:r>
      <w:r w:rsidR="0055211A">
        <w:rPr>
          <w:rFonts w:ascii="Arial" w:hAnsi="Arial" w:cs="Arial"/>
        </w:rPr>
        <w:t xml:space="preserve"> de roles</w:t>
      </w:r>
      <w:r w:rsidR="00946F71">
        <w:rPr>
          <w:rFonts w:ascii="Arial" w:hAnsi="Arial" w:cs="Arial"/>
        </w:rPr>
        <w:t>,</w:t>
      </w:r>
      <w:r w:rsidR="00094505">
        <w:rPr>
          <w:rFonts w:ascii="Arial" w:hAnsi="Arial" w:cs="Arial"/>
        </w:rPr>
        <w:t xml:space="preserve"> propone</w:t>
      </w:r>
      <w:r w:rsidR="006A5303">
        <w:rPr>
          <w:rFonts w:ascii="Arial" w:hAnsi="Arial" w:cs="Arial"/>
        </w:rPr>
        <w:t xml:space="preserve"> una tercera posición que sale</w:t>
      </w:r>
      <w:r w:rsidR="009E3A92">
        <w:rPr>
          <w:rFonts w:ascii="Arial" w:hAnsi="Arial" w:cs="Arial"/>
        </w:rPr>
        <w:t xml:space="preserve"> de</w:t>
      </w:r>
      <w:r w:rsidR="00946F71">
        <w:rPr>
          <w:rFonts w:ascii="Arial" w:hAnsi="Arial" w:cs="Arial"/>
        </w:rPr>
        <w:t xml:space="preserve"> la posición binaria grupo contra </w:t>
      </w:r>
      <w:r w:rsidR="00371293">
        <w:rPr>
          <w:rFonts w:ascii="Arial" w:hAnsi="Arial" w:cs="Arial"/>
        </w:rPr>
        <w:t>institución</w:t>
      </w:r>
      <w:r w:rsidR="009E3A92">
        <w:rPr>
          <w:rFonts w:ascii="Arial" w:hAnsi="Arial" w:cs="Arial"/>
        </w:rPr>
        <w:t xml:space="preserve"> y viceversa</w:t>
      </w:r>
      <w:r w:rsidR="00066C1F">
        <w:rPr>
          <w:rFonts w:ascii="Arial" w:hAnsi="Arial" w:cs="Arial"/>
        </w:rPr>
        <w:t>,</w:t>
      </w:r>
      <w:r w:rsidR="00946F71">
        <w:rPr>
          <w:rFonts w:ascii="Arial" w:hAnsi="Arial" w:cs="Arial"/>
        </w:rPr>
        <w:t xml:space="preserve"> </w:t>
      </w:r>
      <w:r w:rsidR="006E5D2D">
        <w:rPr>
          <w:rFonts w:ascii="Arial" w:hAnsi="Arial" w:cs="Arial"/>
        </w:rPr>
        <w:t xml:space="preserve">es una </w:t>
      </w:r>
      <w:r w:rsidR="00C042F9">
        <w:rPr>
          <w:rFonts w:ascii="Arial" w:hAnsi="Arial" w:cs="Arial"/>
        </w:rPr>
        <w:t>posición</w:t>
      </w:r>
      <w:r w:rsidR="009E3A92">
        <w:rPr>
          <w:rFonts w:ascii="Arial" w:hAnsi="Arial" w:cs="Arial"/>
        </w:rPr>
        <w:t xml:space="preserve"> que </w:t>
      </w:r>
      <w:r w:rsidR="006E5D2D">
        <w:rPr>
          <w:rFonts w:ascii="Arial" w:hAnsi="Arial" w:cs="Arial"/>
        </w:rPr>
        <w:t xml:space="preserve">busca </w:t>
      </w:r>
      <w:r w:rsidR="006A5303">
        <w:rPr>
          <w:rFonts w:ascii="Arial" w:hAnsi="Arial" w:cs="Arial"/>
        </w:rPr>
        <w:t>re</w:t>
      </w:r>
      <w:r w:rsidR="006E5D2D">
        <w:rPr>
          <w:rFonts w:ascii="Arial" w:hAnsi="Arial" w:cs="Arial"/>
        </w:rPr>
        <w:t xml:space="preserve">conducirnos </w:t>
      </w:r>
      <w:r w:rsidR="009E3A92">
        <w:rPr>
          <w:rFonts w:ascii="Arial" w:hAnsi="Arial" w:cs="Arial"/>
        </w:rPr>
        <w:t xml:space="preserve">hacia una </w:t>
      </w:r>
      <w:r w:rsidR="000E01D7">
        <w:rPr>
          <w:rFonts w:ascii="Arial" w:hAnsi="Arial" w:cs="Arial"/>
        </w:rPr>
        <w:t xml:space="preserve">mayor </w:t>
      </w:r>
      <w:r w:rsidR="009E3A92">
        <w:rPr>
          <w:rFonts w:ascii="Arial" w:hAnsi="Arial" w:cs="Arial"/>
        </w:rPr>
        <w:t>au</w:t>
      </w:r>
      <w:r w:rsidR="00371293">
        <w:rPr>
          <w:rFonts w:ascii="Arial" w:hAnsi="Arial" w:cs="Arial"/>
        </w:rPr>
        <w:t>todeterminación que</w:t>
      </w:r>
      <w:r w:rsidR="000E01D7">
        <w:rPr>
          <w:rFonts w:ascii="Arial" w:hAnsi="Arial" w:cs="Arial"/>
        </w:rPr>
        <w:t xml:space="preserve"> ponga limites a nuestro </w:t>
      </w:r>
      <w:r w:rsidR="004A7D6E">
        <w:rPr>
          <w:rFonts w:ascii="Arial" w:hAnsi="Arial" w:cs="Arial"/>
        </w:rPr>
        <w:t xml:space="preserve"> (analistas y usuarios)  </w:t>
      </w:r>
      <w:r w:rsidR="009E3A92">
        <w:rPr>
          <w:rFonts w:ascii="Arial" w:hAnsi="Arial" w:cs="Arial"/>
        </w:rPr>
        <w:t xml:space="preserve">sentimiento de alienación </w:t>
      </w:r>
      <w:r w:rsidR="002D7AE4">
        <w:rPr>
          <w:rFonts w:ascii="Arial" w:hAnsi="Arial" w:cs="Arial"/>
        </w:rPr>
        <w:t>al otro</w:t>
      </w:r>
      <w:r w:rsidR="008359AD">
        <w:rPr>
          <w:rFonts w:ascii="Arial" w:hAnsi="Arial" w:cs="Arial"/>
        </w:rPr>
        <w:t>.</w:t>
      </w:r>
    </w:p>
    <w:p w14:paraId="71AD392E" w14:textId="45A55877" w:rsidR="00307F83" w:rsidRPr="006D482F" w:rsidRDefault="00307F83" w:rsidP="000A5A65">
      <w:pPr>
        <w:pStyle w:val="Ttulo1"/>
        <w:tabs>
          <w:tab w:val="center" w:pos="4419"/>
        </w:tabs>
        <w:spacing w:line="360" w:lineRule="auto"/>
        <w:rPr>
          <w:rFonts w:ascii="Arial" w:hAnsi="Arial" w:cs="Arial"/>
          <w:b/>
          <w:color w:val="auto"/>
          <w:sz w:val="24"/>
          <w:szCs w:val="24"/>
        </w:rPr>
      </w:pPr>
      <w:r w:rsidRPr="006D482F">
        <w:rPr>
          <w:rFonts w:ascii="Arial" w:hAnsi="Arial" w:cs="Arial"/>
          <w:b/>
          <w:color w:val="auto"/>
          <w:sz w:val="24"/>
          <w:szCs w:val="24"/>
        </w:rPr>
        <w:lastRenderedPageBreak/>
        <w:t>Referencia</w:t>
      </w:r>
      <w:r w:rsidR="000A5A65" w:rsidRPr="006D482F">
        <w:rPr>
          <w:rFonts w:ascii="Arial" w:hAnsi="Arial" w:cs="Arial"/>
          <w:b/>
          <w:color w:val="auto"/>
          <w:sz w:val="24"/>
          <w:szCs w:val="24"/>
        </w:rPr>
        <w:t>s</w:t>
      </w:r>
      <w:r w:rsidRPr="006D482F">
        <w:rPr>
          <w:rFonts w:ascii="Arial" w:hAnsi="Arial" w:cs="Arial"/>
          <w:b/>
          <w:color w:val="auto"/>
          <w:sz w:val="24"/>
          <w:szCs w:val="24"/>
        </w:rPr>
        <w:t xml:space="preserve"> </w:t>
      </w:r>
      <w:r w:rsidR="00114E72" w:rsidRPr="006D482F">
        <w:rPr>
          <w:rFonts w:ascii="Arial" w:hAnsi="Arial" w:cs="Arial"/>
          <w:b/>
          <w:color w:val="auto"/>
          <w:sz w:val="24"/>
          <w:szCs w:val="24"/>
        </w:rPr>
        <w:t>bibliográficas</w:t>
      </w:r>
    </w:p>
    <w:p w14:paraId="1D777E0B" w14:textId="5EAE072F" w:rsidR="00307F83" w:rsidRDefault="00586556" w:rsidP="00586556">
      <w:pPr>
        <w:tabs>
          <w:tab w:val="left" w:pos="3740"/>
        </w:tabs>
        <w:spacing w:line="360" w:lineRule="auto"/>
        <w:jc w:val="both"/>
        <w:rPr>
          <w:rFonts w:ascii="Arial" w:hAnsi="Arial" w:cs="Arial"/>
        </w:rPr>
      </w:pPr>
      <w:r>
        <w:rPr>
          <w:rFonts w:ascii="Arial" w:hAnsi="Arial" w:cs="Arial"/>
        </w:rPr>
        <w:tab/>
      </w:r>
    </w:p>
    <w:p w14:paraId="2DA8AF04" w14:textId="59BDC9F3" w:rsidR="004B69DB" w:rsidRPr="004B69DB" w:rsidRDefault="00BB05A1" w:rsidP="00021FA3">
      <w:pPr>
        <w:widowControl w:val="0"/>
        <w:autoSpaceDE w:val="0"/>
        <w:autoSpaceDN w:val="0"/>
        <w:adjustRightInd w:val="0"/>
        <w:spacing w:line="360" w:lineRule="auto"/>
        <w:ind w:left="480" w:hanging="48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4B69DB" w:rsidRPr="004B69DB">
        <w:rPr>
          <w:rFonts w:ascii="Arial" w:hAnsi="Arial" w:cs="Arial"/>
          <w:noProof/>
        </w:rPr>
        <w:t xml:space="preserve">Aparicio Basauri, V., &amp; Sanchez Gutierrez, A. E. (1990). Desinstitucionalización y cronicidad: Un futuro incierto. </w:t>
      </w:r>
      <w:r w:rsidR="004B69DB" w:rsidRPr="004B69DB">
        <w:rPr>
          <w:rFonts w:ascii="Arial" w:hAnsi="Arial" w:cs="Arial"/>
          <w:i/>
          <w:iCs/>
          <w:noProof/>
        </w:rPr>
        <w:t>Revista de La Asociación</w:t>
      </w:r>
      <w:r w:rsidR="004B69DB" w:rsidRPr="004B69DB">
        <w:rPr>
          <w:rFonts w:ascii="Arial" w:hAnsi="Arial" w:cs="Arial"/>
          <w:noProof/>
        </w:rPr>
        <w:t>. Retrieved from http://www.revistaaen.es/index.php/aen/article/view/15161</w:t>
      </w:r>
    </w:p>
    <w:p w14:paraId="425630CE" w14:textId="77777777" w:rsidR="008E08BB" w:rsidRDefault="004B69DB" w:rsidP="0064345E">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Bleger, J. (1966). Psicología institucional. In </w:t>
      </w:r>
      <w:r w:rsidRPr="004B69DB">
        <w:rPr>
          <w:rFonts w:ascii="Arial" w:hAnsi="Arial" w:cs="Arial"/>
          <w:i/>
          <w:iCs/>
          <w:noProof/>
        </w:rPr>
        <w:t>Psicohigiene y psicología institucional</w:t>
      </w:r>
      <w:r w:rsidR="008E08BB">
        <w:rPr>
          <w:rFonts w:ascii="Arial" w:hAnsi="Arial" w:cs="Arial"/>
          <w:noProof/>
        </w:rPr>
        <w:t xml:space="preserve"> </w:t>
      </w:r>
    </w:p>
    <w:p w14:paraId="72B2DF8C" w14:textId="50610188" w:rsidR="0064345E" w:rsidRPr="0064345E" w:rsidRDefault="0064345E" w:rsidP="008E08BB">
      <w:pPr>
        <w:widowControl w:val="0"/>
        <w:autoSpaceDE w:val="0"/>
        <w:autoSpaceDN w:val="0"/>
        <w:adjustRightInd w:val="0"/>
        <w:spacing w:line="360" w:lineRule="auto"/>
        <w:ind w:left="480" w:hanging="480"/>
        <w:rPr>
          <w:rFonts w:ascii="Arial" w:hAnsi="Arial" w:cs="Arial"/>
          <w:noProof/>
        </w:rPr>
      </w:pPr>
      <w:r w:rsidRPr="0064345E">
        <w:rPr>
          <w:rFonts w:ascii="Arial" w:hAnsi="Arial" w:cs="Arial"/>
          <w:noProof/>
        </w:rPr>
        <w:t>Bion , W.R. (1967). Notes on Memory and Desire. </w:t>
      </w:r>
      <w:r w:rsidRPr="0064345E">
        <w:rPr>
          <w:rFonts w:ascii="Arial" w:hAnsi="Arial" w:cs="Arial"/>
          <w:i/>
          <w:iCs/>
          <w:noProof/>
        </w:rPr>
        <w:t>The Psychoanalytic Forum. Vol. </w:t>
      </w:r>
      <w:r w:rsidRPr="0064345E">
        <w:rPr>
          <w:rFonts w:ascii="Arial" w:hAnsi="Arial" w:cs="Arial"/>
          <w:noProof/>
        </w:rPr>
        <w:t>2:271-280</w:t>
      </w:r>
      <w:r w:rsidR="007D20D9">
        <w:rPr>
          <w:rFonts w:ascii="Arial" w:hAnsi="Arial" w:cs="Arial"/>
          <w:noProof/>
        </w:rPr>
        <w:t>.</w:t>
      </w:r>
      <w:r w:rsidR="00B32022">
        <w:rPr>
          <w:rFonts w:ascii="Arial" w:hAnsi="Arial" w:cs="Arial"/>
          <w:noProof/>
        </w:rPr>
        <w:tab/>
      </w:r>
    </w:p>
    <w:p w14:paraId="3B4EF8E1" w14:textId="5336F1D9" w:rsidR="004B69DB" w:rsidRPr="004B69DB" w:rsidRDefault="0064345E" w:rsidP="0064345E">
      <w:pPr>
        <w:widowControl w:val="0"/>
        <w:autoSpaceDE w:val="0"/>
        <w:autoSpaceDN w:val="0"/>
        <w:adjustRightInd w:val="0"/>
        <w:spacing w:line="360" w:lineRule="auto"/>
        <w:ind w:left="480" w:hanging="480"/>
        <w:rPr>
          <w:rFonts w:ascii="Arial" w:hAnsi="Arial" w:cs="Arial"/>
          <w:noProof/>
        </w:rPr>
      </w:pPr>
      <w:r w:rsidRPr="0064345E">
        <w:rPr>
          <w:rFonts w:ascii="Arial" w:hAnsi="Arial" w:cs="Arial"/>
          <w:noProof/>
        </w:rPr>
        <w:t xml:space="preserve"> </w:t>
      </w:r>
      <w:r w:rsidR="004B69DB" w:rsidRPr="004B69DB">
        <w:rPr>
          <w:rFonts w:ascii="Arial" w:hAnsi="Arial" w:cs="Arial"/>
          <w:noProof/>
        </w:rPr>
        <w:t>(p. 43-). Buenos Aires: Paidos.</w:t>
      </w:r>
    </w:p>
    <w:p w14:paraId="5FAEB411"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Bouey, E. (2017). Violencia hacia las personas con diagnóstico psiquiátrico: la Radio Estación Locura como dispositivo de visibilización. </w:t>
      </w:r>
      <w:r w:rsidRPr="004B69DB">
        <w:rPr>
          <w:rFonts w:ascii="Arial" w:hAnsi="Arial" w:cs="Arial"/>
          <w:i/>
          <w:iCs/>
          <w:noProof/>
        </w:rPr>
        <w:t>Revista Sul Americana de Psicología</w:t>
      </w:r>
      <w:r w:rsidRPr="004B69DB">
        <w:rPr>
          <w:rFonts w:ascii="Arial" w:hAnsi="Arial" w:cs="Arial"/>
          <w:noProof/>
        </w:rPr>
        <w:t xml:space="preserve">, </w:t>
      </w:r>
      <w:r w:rsidRPr="004B69DB">
        <w:rPr>
          <w:rFonts w:ascii="Arial" w:hAnsi="Arial" w:cs="Arial"/>
          <w:i/>
          <w:iCs/>
          <w:noProof/>
        </w:rPr>
        <w:t>V</w:t>
      </w:r>
      <w:r w:rsidRPr="004B69DB">
        <w:rPr>
          <w:rFonts w:ascii="Arial" w:hAnsi="Arial" w:cs="Arial"/>
          <w:noProof/>
        </w:rPr>
        <w:t>(2), 244–262.</w:t>
      </w:r>
    </w:p>
    <w:p w14:paraId="4C3ED255" w14:textId="77777777" w:rsidR="004B69DB" w:rsidRPr="004B69DB" w:rsidRDefault="004B69DB" w:rsidP="00021FA3">
      <w:pPr>
        <w:widowControl w:val="0"/>
        <w:autoSpaceDE w:val="0"/>
        <w:autoSpaceDN w:val="0"/>
        <w:adjustRightInd w:val="0"/>
        <w:spacing w:line="360" w:lineRule="auto"/>
        <w:ind w:left="480" w:hanging="480"/>
        <w:jc w:val="both"/>
        <w:rPr>
          <w:rFonts w:ascii="Arial" w:hAnsi="Arial" w:cs="Arial"/>
          <w:noProof/>
        </w:rPr>
      </w:pPr>
      <w:r w:rsidRPr="004B69DB">
        <w:rPr>
          <w:rFonts w:ascii="Arial" w:hAnsi="Arial" w:cs="Arial"/>
          <w:noProof/>
        </w:rPr>
        <w:t xml:space="preserve">Chazaud, J. (1980). </w:t>
      </w:r>
      <w:r w:rsidRPr="004B69DB">
        <w:rPr>
          <w:rFonts w:ascii="Arial" w:hAnsi="Arial" w:cs="Arial"/>
          <w:i/>
          <w:iCs/>
          <w:noProof/>
        </w:rPr>
        <w:t>Introducción a la terapia institucional</w:t>
      </w:r>
      <w:r w:rsidRPr="004B69DB">
        <w:rPr>
          <w:rFonts w:ascii="Arial" w:hAnsi="Arial" w:cs="Arial"/>
          <w:noProof/>
        </w:rPr>
        <w:t>. Buenos Aires: Paidos.</w:t>
      </w:r>
    </w:p>
    <w:p w14:paraId="2117DEC6"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Foladori, H. (2008). Bion y Rickman: La intervención institucional en el Hospital Militar de Northfield. In </w:t>
      </w:r>
      <w:r w:rsidRPr="004B69DB">
        <w:rPr>
          <w:rFonts w:ascii="Arial" w:hAnsi="Arial" w:cs="Arial"/>
          <w:i/>
          <w:iCs/>
          <w:noProof/>
        </w:rPr>
        <w:t>La Intervención Institucional</w:t>
      </w:r>
      <w:r w:rsidRPr="004B69DB">
        <w:rPr>
          <w:rFonts w:ascii="Arial" w:hAnsi="Arial" w:cs="Arial"/>
          <w:noProof/>
        </w:rPr>
        <w:t>. Santiago de Chile: Arcis.</w:t>
      </w:r>
    </w:p>
    <w:p w14:paraId="2BCA07E1"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Foladori, H. (2010). La asamblea general en las comunidades terapeuticas. </w:t>
      </w:r>
      <w:r w:rsidRPr="004B69DB">
        <w:rPr>
          <w:rFonts w:ascii="Arial" w:hAnsi="Arial" w:cs="Arial"/>
          <w:i/>
          <w:iCs/>
          <w:noProof/>
        </w:rPr>
        <w:t>Castalia</w:t>
      </w:r>
      <w:r w:rsidRPr="004B69DB">
        <w:rPr>
          <w:rFonts w:ascii="Arial" w:hAnsi="Arial" w:cs="Arial"/>
          <w:noProof/>
        </w:rPr>
        <w:t xml:space="preserve">, </w:t>
      </w:r>
      <w:r w:rsidRPr="004B69DB">
        <w:rPr>
          <w:rFonts w:ascii="Arial" w:hAnsi="Arial" w:cs="Arial"/>
          <w:i/>
          <w:iCs/>
          <w:noProof/>
        </w:rPr>
        <w:t>12</w:t>
      </w:r>
      <w:r w:rsidRPr="004B69DB">
        <w:rPr>
          <w:rFonts w:ascii="Arial" w:hAnsi="Arial" w:cs="Arial"/>
          <w:noProof/>
        </w:rPr>
        <w:t>(17), 15–26.</w:t>
      </w:r>
    </w:p>
    <w:p w14:paraId="0DB4FF14" w14:textId="77777777" w:rsidR="00CA19E4"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Freud, S. (1912). Sobre la dinámica de la transferencia. In </w:t>
      </w:r>
      <w:r w:rsidRPr="004B69DB">
        <w:rPr>
          <w:rFonts w:ascii="Arial" w:hAnsi="Arial" w:cs="Arial"/>
          <w:i/>
          <w:iCs/>
          <w:noProof/>
        </w:rPr>
        <w:t>Obras completas. Volumen XII</w:t>
      </w:r>
      <w:r w:rsidRPr="004B69DB">
        <w:rPr>
          <w:rFonts w:ascii="Arial" w:hAnsi="Arial" w:cs="Arial"/>
          <w:noProof/>
        </w:rPr>
        <w:t>. Buenos Aires: Amorrortu.</w:t>
      </w:r>
      <w:r w:rsidR="00CA19E4">
        <w:rPr>
          <w:rFonts w:ascii="Arial" w:hAnsi="Arial" w:cs="Arial"/>
          <w:noProof/>
        </w:rPr>
        <w:t xml:space="preserve"> </w:t>
      </w:r>
    </w:p>
    <w:p w14:paraId="009D1431" w14:textId="73AA6B2B" w:rsidR="004B69DB" w:rsidRPr="004B69DB" w:rsidRDefault="00CA19E4" w:rsidP="004B69DB">
      <w:pPr>
        <w:widowControl w:val="0"/>
        <w:autoSpaceDE w:val="0"/>
        <w:autoSpaceDN w:val="0"/>
        <w:adjustRightInd w:val="0"/>
        <w:spacing w:line="360" w:lineRule="auto"/>
        <w:ind w:left="480" w:hanging="480"/>
        <w:rPr>
          <w:rFonts w:ascii="Arial" w:hAnsi="Arial" w:cs="Arial"/>
          <w:noProof/>
        </w:rPr>
      </w:pPr>
      <w:r w:rsidRPr="00CA19E4">
        <w:rPr>
          <w:rFonts w:ascii="Arial" w:hAnsi="Arial" w:cs="Arial"/>
          <w:noProof/>
        </w:rPr>
        <w:t>Foucault, Michel. El Poder Psiquiátrico. Buenos Aires: Fondo de Cultura Económica,</w:t>
      </w:r>
      <w:r>
        <w:rPr>
          <w:rFonts w:ascii="Arial" w:hAnsi="Arial" w:cs="Arial"/>
          <w:noProof/>
        </w:rPr>
        <w:t>2012.</w:t>
      </w:r>
    </w:p>
    <w:p w14:paraId="251C39ED"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Gaudillière, J. M., &amp; Davoine, F. (1994). </w:t>
      </w:r>
      <w:r w:rsidRPr="004B69DB">
        <w:rPr>
          <w:rFonts w:ascii="Arial" w:hAnsi="Arial" w:cs="Arial"/>
          <w:i/>
          <w:iCs/>
          <w:noProof/>
        </w:rPr>
        <w:t>Seminario Locura y Lazo Social</w:t>
      </w:r>
      <w:r w:rsidRPr="004B69DB">
        <w:rPr>
          <w:rFonts w:ascii="Arial" w:hAnsi="Arial" w:cs="Arial"/>
          <w:noProof/>
        </w:rPr>
        <w:t>. Buenos Aires.</w:t>
      </w:r>
    </w:p>
    <w:p w14:paraId="46E6ED53"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Goffman, E. (2009). </w:t>
      </w:r>
      <w:r w:rsidRPr="004B69DB">
        <w:rPr>
          <w:rFonts w:ascii="Arial" w:hAnsi="Arial" w:cs="Arial"/>
          <w:i/>
          <w:iCs/>
          <w:noProof/>
        </w:rPr>
        <w:t>Internados. Ensayos sobre la situación social de los enfermos mentales</w:t>
      </w:r>
      <w:r w:rsidRPr="004B69DB">
        <w:rPr>
          <w:rFonts w:ascii="Arial" w:hAnsi="Arial" w:cs="Arial"/>
          <w:noProof/>
        </w:rPr>
        <w:t>. Buenos Aires: Amorrortu.</w:t>
      </w:r>
    </w:p>
    <w:p w14:paraId="242B5F49"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Hinshelwood, R. (2001). </w:t>
      </w:r>
      <w:r w:rsidRPr="004B69DB">
        <w:rPr>
          <w:rFonts w:ascii="Arial" w:hAnsi="Arial" w:cs="Arial"/>
          <w:i/>
          <w:iCs/>
          <w:noProof/>
        </w:rPr>
        <w:t>Thinking About Institutions. Milieux and Madness</w:t>
      </w:r>
      <w:r w:rsidRPr="004B69DB">
        <w:rPr>
          <w:rFonts w:ascii="Arial" w:hAnsi="Arial" w:cs="Arial"/>
          <w:noProof/>
        </w:rPr>
        <w:t>. London: Jessica Kingsley.</w:t>
      </w:r>
    </w:p>
    <w:p w14:paraId="2EF33250"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Jaspers, K. (1977). </w:t>
      </w:r>
      <w:r w:rsidRPr="004B69DB">
        <w:rPr>
          <w:rFonts w:ascii="Arial" w:hAnsi="Arial" w:cs="Arial"/>
          <w:i/>
          <w:iCs/>
          <w:noProof/>
        </w:rPr>
        <w:t>Psicopatología General</w:t>
      </w:r>
      <w:r w:rsidRPr="004B69DB">
        <w:rPr>
          <w:rFonts w:ascii="Arial" w:hAnsi="Arial" w:cs="Arial"/>
          <w:noProof/>
        </w:rPr>
        <w:t>. Buenos Aires: Editorial Beta.</w:t>
      </w:r>
    </w:p>
    <w:p w14:paraId="42DDE2C8"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Minoletti, A., Rojas, G., &amp; Sepúlveda, R. (2011). Notas sobre la Historia de las Políticas y Reformas de Salud Mental en Chile. In M. A. Armijo (Ed.), </w:t>
      </w:r>
      <w:r w:rsidRPr="004B69DB">
        <w:rPr>
          <w:rFonts w:ascii="Arial" w:hAnsi="Arial" w:cs="Arial"/>
          <w:i/>
          <w:iCs/>
          <w:noProof/>
        </w:rPr>
        <w:t>La psiquiatría en Chile: apuntes para una historia</w:t>
      </w:r>
      <w:r w:rsidRPr="004B69DB">
        <w:rPr>
          <w:rFonts w:ascii="Arial" w:hAnsi="Arial" w:cs="Arial"/>
          <w:noProof/>
        </w:rPr>
        <w:t xml:space="preserve"> (p. 231). Santiago: Royal </w:t>
      </w:r>
      <w:r w:rsidRPr="004B69DB">
        <w:rPr>
          <w:rFonts w:ascii="Arial" w:hAnsi="Arial" w:cs="Arial"/>
          <w:noProof/>
        </w:rPr>
        <w:lastRenderedPageBreak/>
        <w:t>Pharma.</w:t>
      </w:r>
    </w:p>
    <w:p w14:paraId="5551E394"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OPS, &amp; OMS. (1990). </w:t>
      </w:r>
      <w:r w:rsidRPr="004B69DB">
        <w:rPr>
          <w:rFonts w:ascii="Arial" w:hAnsi="Arial" w:cs="Arial"/>
          <w:i/>
          <w:iCs/>
          <w:noProof/>
        </w:rPr>
        <w:t>Declaración de Caracas</w:t>
      </w:r>
      <w:r w:rsidRPr="004B69DB">
        <w:rPr>
          <w:rFonts w:ascii="Arial" w:hAnsi="Arial" w:cs="Arial"/>
          <w:noProof/>
        </w:rPr>
        <w:t>. Caracas.</w:t>
      </w:r>
    </w:p>
    <w:p w14:paraId="205E1425" w14:textId="77777777" w:rsidR="00F92702" w:rsidRDefault="004B69DB" w:rsidP="00F92702">
      <w:pPr>
        <w:widowControl w:val="0"/>
        <w:autoSpaceDE w:val="0"/>
        <w:autoSpaceDN w:val="0"/>
        <w:adjustRightInd w:val="0"/>
        <w:spacing w:line="360" w:lineRule="auto"/>
        <w:ind w:left="480" w:hanging="480"/>
        <w:rPr>
          <w:rFonts w:ascii="Georgia" w:hAnsi="Georgia" w:cs="Times New Roman"/>
          <w:color w:val="666666"/>
          <w:sz w:val="21"/>
          <w:szCs w:val="21"/>
        </w:rPr>
      </w:pPr>
      <w:r w:rsidRPr="004B69DB">
        <w:rPr>
          <w:rFonts w:ascii="Arial" w:hAnsi="Arial" w:cs="Arial"/>
          <w:noProof/>
        </w:rPr>
        <w:t xml:space="preserve">Oury, J. (1998). </w:t>
      </w:r>
      <w:r w:rsidRPr="004B69DB">
        <w:rPr>
          <w:rFonts w:ascii="Arial" w:hAnsi="Arial" w:cs="Arial"/>
          <w:i/>
          <w:iCs/>
          <w:noProof/>
        </w:rPr>
        <w:t>Libertad de circulación y espacio del decir</w:t>
      </w:r>
      <w:r w:rsidRPr="004B69DB">
        <w:rPr>
          <w:rFonts w:ascii="Arial" w:hAnsi="Arial" w:cs="Arial"/>
          <w:noProof/>
        </w:rPr>
        <w:t>.</w:t>
      </w:r>
      <w:r w:rsidR="00F92702" w:rsidRPr="00F92702">
        <w:rPr>
          <w:rFonts w:ascii="Georgia" w:hAnsi="Georgia" w:cs="Times New Roman"/>
          <w:color w:val="666666"/>
          <w:sz w:val="21"/>
          <w:szCs w:val="21"/>
        </w:rPr>
        <w:t xml:space="preserve"> </w:t>
      </w:r>
    </w:p>
    <w:p w14:paraId="41948533" w14:textId="5BFFAC96" w:rsidR="004B69DB" w:rsidRPr="004B69DB" w:rsidRDefault="00F92702" w:rsidP="00980C4B">
      <w:pPr>
        <w:widowControl w:val="0"/>
        <w:autoSpaceDE w:val="0"/>
        <w:autoSpaceDN w:val="0"/>
        <w:adjustRightInd w:val="0"/>
        <w:spacing w:line="360" w:lineRule="auto"/>
        <w:ind w:left="480" w:hanging="480"/>
        <w:rPr>
          <w:rFonts w:ascii="Arial" w:hAnsi="Arial" w:cs="Arial"/>
          <w:noProof/>
        </w:rPr>
      </w:pPr>
      <w:r w:rsidRPr="00F92702">
        <w:rPr>
          <w:rFonts w:ascii="Arial" w:hAnsi="Arial" w:cs="Arial"/>
          <w:noProof/>
        </w:rPr>
        <w:t>Real Academia Española. (2001). </w:t>
      </w:r>
      <w:r w:rsidRPr="00F92702">
        <w:rPr>
          <w:rFonts w:ascii="Arial" w:hAnsi="Arial" w:cs="Arial"/>
          <w:i/>
          <w:iCs/>
          <w:noProof/>
        </w:rPr>
        <w:t>Diccionario de la lengua española</w:t>
      </w:r>
      <w:r w:rsidRPr="00F92702">
        <w:rPr>
          <w:rFonts w:ascii="Arial" w:hAnsi="Arial" w:cs="Arial"/>
          <w:noProof/>
        </w:rPr>
        <w:t>(22.</w:t>
      </w:r>
      <w:r w:rsidRPr="00F92702">
        <w:rPr>
          <w:rFonts w:ascii="Arial" w:hAnsi="Arial" w:cs="Arial"/>
          <w:noProof/>
          <w:vertAlign w:val="superscript"/>
        </w:rPr>
        <w:t>a</w:t>
      </w:r>
      <w:r>
        <w:rPr>
          <w:rFonts w:ascii="Arial" w:hAnsi="Arial" w:cs="Arial"/>
          <w:noProof/>
        </w:rPr>
        <w:t> ed.). Madrid, España.</w:t>
      </w:r>
    </w:p>
    <w:p w14:paraId="79C6C699" w14:textId="77777777" w:rsidR="004B69DB" w:rsidRPr="004B69DB" w:rsidRDefault="004B69DB" w:rsidP="004B69DB">
      <w:pPr>
        <w:widowControl w:val="0"/>
        <w:autoSpaceDE w:val="0"/>
        <w:autoSpaceDN w:val="0"/>
        <w:adjustRightInd w:val="0"/>
        <w:spacing w:line="360" w:lineRule="auto"/>
        <w:ind w:left="480" w:hanging="480"/>
        <w:rPr>
          <w:rFonts w:ascii="Arial" w:hAnsi="Arial" w:cs="Arial"/>
          <w:noProof/>
        </w:rPr>
      </w:pPr>
      <w:r w:rsidRPr="004B69DB">
        <w:rPr>
          <w:rFonts w:ascii="Arial" w:hAnsi="Arial" w:cs="Arial"/>
          <w:noProof/>
        </w:rPr>
        <w:t xml:space="preserve">Rojas, H. (2011). </w:t>
      </w:r>
      <w:r w:rsidRPr="004B69DB">
        <w:rPr>
          <w:rFonts w:ascii="Arial" w:hAnsi="Arial" w:cs="Arial"/>
          <w:i/>
          <w:iCs/>
          <w:noProof/>
        </w:rPr>
        <w:t>Sectores: Fenomenología de la vida social de un grupo de pacientes internados en un sector del Hospital Psiquiátrico de Santiago</w:t>
      </w:r>
      <w:r w:rsidRPr="004B69DB">
        <w:rPr>
          <w:rFonts w:ascii="Arial" w:hAnsi="Arial" w:cs="Arial"/>
          <w:noProof/>
        </w:rPr>
        <w:t>. Santiago de Chile: Universidad de Chile.</w:t>
      </w:r>
    </w:p>
    <w:p w14:paraId="7717A3CF" w14:textId="2A55F881" w:rsidR="00BB05A1" w:rsidRPr="006D482F" w:rsidRDefault="00BB05A1" w:rsidP="00307F83">
      <w:pPr>
        <w:spacing w:line="360" w:lineRule="auto"/>
        <w:jc w:val="both"/>
        <w:rPr>
          <w:rFonts w:ascii="Arial" w:hAnsi="Arial" w:cs="Arial"/>
        </w:rPr>
      </w:pPr>
      <w:r>
        <w:rPr>
          <w:rFonts w:ascii="Arial" w:hAnsi="Arial" w:cs="Arial"/>
        </w:rPr>
        <w:fldChar w:fldCharType="end"/>
      </w:r>
    </w:p>
    <w:p w14:paraId="00D373CA" w14:textId="77777777" w:rsidR="00307F83" w:rsidRPr="006D482F" w:rsidRDefault="00307F83" w:rsidP="004544D5">
      <w:pPr>
        <w:spacing w:line="360" w:lineRule="auto"/>
        <w:jc w:val="both"/>
        <w:rPr>
          <w:rFonts w:ascii="Arial" w:hAnsi="Arial" w:cs="Arial"/>
        </w:rPr>
      </w:pPr>
    </w:p>
    <w:p w14:paraId="4555BDC1" w14:textId="77777777" w:rsidR="00477053" w:rsidRPr="006D482F" w:rsidRDefault="00477053" w:rsidP="004076D7">
      <w:pPr>
        <w:spacing w:line="360" w:lineRule="auto"/>
        <w:jc w:val="both"/>
        <w:rPr>
          <w:rFonts w:ascii="Arial" w:hAnsi="Arial" w:cs="Arial"/>
        </w:rPr>
      </w:pPr>
    </w:p>
    <w:p w14:paraId="653CF388" w14:textId="77777777" w:rsidR="00307F83" w:rsidRPr="006D482F" w:rsidRDefault="00307F83" w:rsidP="004076D7">
      <w:pPr>
        <w:spacing w:line="360" w:lineRule="auto"/>
        <w:jc w:val="both"/>
        <w:rPr>
          <w:rFonts w:ascii="Arial" w:hAnsi="Arial" w:cs="Arial"/>
        </w:rPr>
      </w:pPr>
    </w:p>
    <w:sectPr w:rsidR="00307F83" w:rsidRPr="006D482F" w:rsidSect="005028E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9ABE2" w14:textId="77777777" w:rsidR="00737BD0" w:rsidRDefault="00737BD0" w:rsidP="00E45FA9">
      <w:r>
        <w:separator/>
      </w:r>
    </w:p>
  </w:endnote>
  <w:endnote w:type="continuationSeparator" w:id="0">
    <w:p w14:paraId="14AA255A" w14:textId="77777777" w:rsidR="00737BD0" w:rsidRDefault="00737BD0" w:rsidP="00E45F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287" w:usb1="00000000"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219802" w14:textId="77777777" w:rsidR="00737BD0" w:rsidRDefault="00737BD0" w:rsidP="00E45FA9">
      <w:r>
        <w:separator/>
      </w:r>
    </w:p>
  </w:footnote>
  <w:footnote w:type="continuationSeparator" w:id="0">
    <w:p w14:paraId="3CC65416" w14:textId="77777777" w:rsidR="00737BD0" w:rsidRDefault="00737BD0" w:rsidP="00E45FA9">
      <w:r>
        <w:continuationSeparator/>
      </w:r>
    </w:p>
  </w:footnote>
  <w:footnote w:id="1">
    <w:p w14:paraId="23360870" w14:textId="32DC5307" w:rsidR="00737BD0" w:rsidRDefault="00737BD0">
      <w:pPr>
        <w:pStyle w:val="Textonotapie"/>
      </w:pPr>
      <w:r>
        <w:rPr>
          <w:rStyle w:val="Refdenotaalpie"/>
        </w:rPr>
        <w:footnoteRef/>
      </w:r>
      <w:r>
        <w:t xml:space="preserve"> Psicóloga clínica. Instituto Psiquiátrico Dr. José </w:t>
      </w:r>
      <w:proofErr w:type="spellStart"/>
      <w:r>
        <w:t>Horwitz</w:t>
      </w:r>
      <w:proofErr w:type="spellEnd"/>
      <w:r>
        <w:t xml:space="preserve"> Barak. Sociedad Chilena de   Psicoanálisis. </w:t>
      </w:r>
      <w:proofErr w:type="spellStart"/>
      <w:r>
        <w:t>Ichpa</w:t>
      </w:r>
      <w:proofErr w:type="spellEnd"/>
      <w:r>
        <w:t>. Universidad Católica Silva Henríquez.</w:t>
      </w:r>
    </w:p>
  </w:footnote>
  <w:footnote w:id="2">
    <w:p w14:paraId="366054EF" w14:textId="343EC3DC" w:rsidR="00737BD0" w:rsidRDefault="00737BD0" w:rsidP="00AF20E2">
      <w:pPr>
        <w:pStyle w:val="Textonotapie"/>
      </w:pPr>
      <w:r>
        <w:rPr>
          <w:rStyle w:val="Refdenotaalpie"/>
        </w:rPr>
        <w:footnoteRef/>
      </w:r>
      <w:r>
        <w:t xml:space="preserve"> Psicólogo Clínico. Universidad Católica Silva Henríquez.</w:t>
      </w:r>
    </w:p>
    <w:p w14:paraId="1E7EA0BD" w14:textId="61820F2E" w:rsidR="00737BD0" w:rsidRDefault="00737BD0">
      <w:pPr>
        <w:pStyle w:val="Textonotapie"/>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D604A"/>
    <w:multiLevelType w:val="hybridMultilevel"/>
    <w:tmpl w:val="A7062EB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nsid w:val="212A1193"/>
    <w:multiLevelType w:val="hybridMultilevel"/>
    <w:tmpl w:val="DA5ED5E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nsid w:val="32331D4D"/>
    <w:multiLevelType w:val="hybridMultilevel"/>
    <w:tmpl w:val="6DF853C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nsid w:val="34BE266C"/>
    <w:multiLevelType w:val="hybridMultilevel"/>
    <w:tmpl w:val="7568906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nsid w:val="40F360D2"/>
    <w:multiLevelType w:val="hybridMultilevel"/>
    <w:tmpl w:val="3274FA1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BDC"/>
    <w:rsid w:val="00006037"/>
    <w:rsid w:val="00007C5F"/>
    <w:rsid w:val="00013042"/>
    <w:rsid w:val="0001339B"/>
    <w:rsid w:val="000175E7"/>
    <w:rsid w:val="000210E7"/>
    <w:rsid w:val="00021FA3"/>
    <w:rsid w:val="00025556"/>
    <w:rsid w:val="00031986"/>
    <w:rsid w:val="00033FEE"/>
    <w:rsid w:val="0004492C"/>
    <w:rsid w:val="00046E7F"/>
    <w:rsid w:val="00051E8A"/>
    <w:rsid w:val="00054374"/>
    <w:rsid w:val="00054B74"/>
    <w:rsid w:val="00055741"/>
    <w:rsid w:val="00056F42"/>
    <w:rsid w:val="00060570"/>
    <w:rsid w:val="00060C11"/>
    <w:rsid w:val="0006570D"/>
    <w:rsid w:val="000668E4"/>
    <w:rsid w:val="00066C1F"/>
    <w:rsid w:val="000708B4"/>
    <w:rsid w:val="0007387F"/>
    <w:rsid w:val="0007504B"/>
    <w:rsid w:val="00091835"/>
    <w:rsid w:val="0009190F"/>
    <w:rsid w:val="000929E8"/>
    <w:rsid w:val="00094505"/>
    <w:rsid w:val="00096D13"/>
    <w:rsid w:val="000A1DBD"/>
    <w:rsid w:val="000A5604"/>
    <w:rsid w:val="000A5A65"/>
    <w:rsid w:val="000B0465"/>
    <w:rsid w:val="000B7DCA"/>
    <w:rsid w:val="000C1C99"/>
    <w:rsid w:val="000C3D37"/>
    <w:rsid w:val="000C6673"/>
    <w:rsid w:val="000D009B"/>
    <w:rsid w:val="000D0F53"/>
    <w:rsid w:val="000D51C2"/>
    <w:rsid w:val="000D5BEA"/>
    <w:rsid w:val="000D7598"/>
    <w:rsid w:val="000E01D7"/>
    <w:rsid w:val="000E1608"/>
    <w:rsid w:val="000E24A1"/>
    <w:rsid w:val="000E4072"/>
    <w:rsid w:val="000E5758"/>
    <w:rsid w:val="000E7172"/>
    <w:rsid w:val="000F3E17"/>
    <w:rsid w:val="00100AED"/>
    <w:rsid w:val="00102247"/>
    <w:rsid w:val="001051F4"/>
    <w:rsid w:val="001072B8"/>
    <w:rsid w:val="0011043A"/>
    <w:rsid w:val="00112564"/>
    <w:rsid w:val="00113677"/>
    <w:rsid w:val="00114E72"/>
    <w:rsid w:val="001229FE"/>
    <w:rsid w:val="00122E74"/>
    <w:rsid w:val="00131256"/>
    <w:rsid w:val="00131F7B"/>
    <w:rsid w:val="0014177E"/>
    <w:rsid w:val="00144DA1"/>
    <w:rsid w:val="00147248"/>
    <w:rsid w:val="00150C82"/>
    <w:rsid w:val="001608A9"/>
    <w:rsid w:val="0016183F"/>
    <w:rsid w:val="001624DE"/>
    <w:rsid w:val="00163250"/>
    <w:rsid w:val="0017105D"/>
    <w:rsid w:val="001738BC"/>
    <w:rsid w:val="001778E7"/>
    <w:rsid w:val="00185418"/>
    <w:rsid w:val="001A29F8"/>
    <w:rsid w:val="001B1C40"/>
    <w:rsid w:val="001B3325"/>
    <w:rsid w:val="001B4EB9"/>
    <w:rsid w:val="001C211A"/>
    <w:rsid w:val="001C324A"/>
    <w:rsid w:val="001D00FC"/>
    <w:rsid w:val="001D1C56"/>
    <w:rsid w:val="001D20D3"/>
    <w:rsid w:val="001E58C3"/>
    <w:rsid w:val="001E604F"/>
    <w:rsid w:val="001F2C21"/>
    <w:rsid w:val="00201E1D"/>
    <w:rsid w:val="002042A3"/>
    <w:rsid w:val="00216B23"/>
    <w:rsid w:val="00223D6F"/>
    <w:rsid w:val="00232B00"/>
    <w:rsid w:val="00237B5B"/>
    <w:rsid w:val="00240213"/>
    <w:rsid w:val="002462A1"/>
    <w:rsid w:val="00254E08"/>
    <w:rsid w:val="00256EFE"/>
    <w:rsid w:val="002626F2"/>
    <w:rsid w:val="002712E1"/>
    <w:rsid w:val="0027523C"/>
    <w:rsid w:val="002778BC"/>
    <w:rsid w:val="002840A7"/>
    <w:rsid w:val="00284A72"/>
    <w:rsid w:val="00286210"/>
    <w:rsid w:val="00287A23"/>
    <w:rsid w:val="00291960"/>
    <w:rsid w:val="0029263C"/>
    <w:rsid w:val="002A0C7E"/>
    <w:rsid w:val="002A1A70"/>
    <w:rsid w:val="002A1DFA"/>
    <w:rsid w:val="002A23A8"/>
    <w:rsid w:val="002A3012"/>
    <w:rsid w:val="002A502E"/>
    <w:rsid w:val="002A678D"/>
    <w:rsid w:val="002B4175"/>
    <w:rsid w:val="002B5ACD"/>
    <w:rsid w:val="002C229A"/>
    <w:rsid w:val="002C4A20"/>
    <w:rsid w:val="002D7AE4"/>
    <w:rsid w:val="002E74DF"/>
    <w:rsid w:val="002F34B1"/>
    <w:rsid w:val="002F5CFC"/>
    <w:rsid w:val="002F5DC6"/>
    <w:rsid w:val="00304049"/>
    <w:rsid w:val="00305441"/>
    <w:rsid w:val="003062A1"/>
    <w:rsid w:val="0030771A"/>
    <w:rsid w:val="00307F83"/>
    <w:rsid w:val="00312151"/>
    <w:rsid w:val="0031636B"/>
    <w:rsid w:val="00316F5D"/>
    <w:rsid w:val="00320A27"/>
    <w:rsid w:val="003219E1"/>
    <w:rsid w:val="003220D7"/>
    <w:rsid w:val="0032530D"/>
    <w:rsid w:val="003272AB"/>
    <w:rsid w:val="003338D1"/>
    <w:rsid w:val="0034201F"/>
    <w:rsid w:val="0035006D"/>
    <w:rsid w:val="00351EE7"/>
    <w:rsid w:val="003529ED"/>
    <w:rsid w:val="003639AB"/>
    <w:rsid w:val="0036788B"/>
    <w:rsid w:val="00371293"/>
    <w:rsid w:val="00373352"/>
    <w:rsid w:val="003764A4"/>
    <w:rsid w:val="00385D9D"/>
    <w:rsid w:val="00385EB2"/>
    <w:rsid w:val="0038665C"/>
    <w:rsid w:val="0039051E"/>
    <w:rsid w:val="00391A26"/>
    <w:rsid w:val="00392F46"/>
    <w:rsid w:val="00393863"/>
    <w:rsid w:val="00395CEA"/>
    <w:rsid w:val="00396007"/>
    <w:rsid w:val="00397DA6"/>
    <w:rsid w:val="003A193F"/>
    <w:rsid w:val="003A42CD"/>
    <w:rsid w:val="003A6343"/>
    <w:rsid w:val="003A70AB"/>
    <w:rsid w:val="003B08D6"/>
    <w:rsid w:val="003B61C3"/>
    <w:rsid w:val="003C0BD0"/>
    <w:rsid w:val="003C2D42"/>
    <w:rsid w:val="003C4114"/>
    <w:rsid w:val="003C4BD5"/>
    <w:rsid w:val="003C51E2"/>
    <w:rsid w:val="003C6CF3"/>
    <w:rsid w:val="003D5C10"/>
    <w:rsid w:val="003D6183"/>
    <w:rsid w:val="003E022F"/>
    <w:rsid w:val="003E4EF4"/>
    <w:rsid w:val="003E55E7"/>
    <w:rsid w:val="003E6136"/>
    <w:rsid w:val="003F21D4"/>
    <w:rsid w:val="00405694"/>
    <w:rsid w:val="004076D7"/>
    <w:rsid w:val="004136C7"/>
    <w:rsid w:val="004170BC"/>
    <w:rsid w:val="004223D6"/>
    <w:rsid w:val="00425C20"/>
    <w:rsid w:val="004262D1"/>
    <w:rsid w:val="004267FB"/>
    <w:rsid w:val="00427070"/>
    <w:rsid w:val="004277F1"/>
    <w:rsid w:val="00427DEE"/>
    <w:rsid w:val="00444375"/>
    <w:rsid w:val="00451F07"/>
    <w:rsid w:val="004544D5"/>
    <w:rsid w:val="00454DFD"/>
    <w:rsid w:val="00457FEF"/>
    <w:rsid w:val="0046414C"/>
    <w:rsid w:val="0047289D"/>
    <w:rsid w:val="00477053"/>
    <w:rsid w:val="00477658"/>
    <w:rsid w:val="00486CD2"/>
    <w:rsid w:val="0049554A"/>
    <w:rsid w:val="004962C1"/>
    <w:rsid w:val="004A2D12"/>
    <w:rsid w:val="004A34F7"/>
    <w:rsid w:val="004A3520"/>
    <w:rsid w:val="004A77E5"/>
    <w:rsid w:val="004A7D6E"/>
    <w:rsid w:val="004B5216"/>
    <w:rsid w:val="004B522F"/>
    <w:rsid w:val="004B69DB"/>
    <w:rsid w:val="004C1A5C"/>
    <w:rsid w:val="004C42A1"/>
    <w:rsid w:val="004D0C9E"/>
    <w:rsid w:val="004D1648"/>
    <w:rsid w:val="004D53D9"/>
    <w:rsid w:val="004E5602"/>
    <w:rsid w:val="004E670E"/>
    <w:rsid w:val="004F2F3C"/>
    <w:rsid w:val="004F58E1"/>
    <w:rsid w:val="004F5918"/>
    <w:rsid w:val="004F5BC3"/>
    <w:rsid w:val="005028E5"/>
    <w:rsid w:val="005033FE"/>
    <w:rsid w:val="0050633C"/>
    <w:rsid w:val="00514825"/>
    <w:rsid w:val="00516968"/>
    <w:rsid w:val="005172D3"/>
    <w:rsid w:val="00524305"/>
    <w:rsid w:val="00524A0C"/>
    <w:rsid w:val="00533F6F"/>
    <w:rsid w:val="00544153"/>
    <w:rsid w:val="00546D71"/>
    <w:rsid w:val="00547DC5"/>
    <w:rsid w:val="005507B8"/>
    <w:rsid w:val="00550C30"/>
    <w:rsid w:val="005520D6"/>
    <w:rsid w:val="0055211A"/>
    <w:rsid w:val="00555789"/>
    <w:rsid w:val="00555958"/>
    <w:rsid w:val="00560A01"/>
    <w:rsid w:val="00564D83"/>
    <w:rsid w:val="00573015"/>
    <w:rsid w:val="00575018"/>
    <w:rsid w:val="00576BDC"/>
    <w:rsid w:val="0057712E"/>
    <w:rsid w:val="00577681"/>
    <w:rsid w:val="00582EC1"/>
    <w:rsid w:val="00586556"/>
    <w:rsid w:val="00590A3A"/>
    <w:rsid w:val="00593642"/>
    <w:rsid w:val="005955B3"/>
    <w:rsid w:val="00595D85"/>
    <w:rsid w:val="005A0792"/>
    <w:rsid w:val="005A3E5B"/>
    <w:rsid w:val="005A5217"/>
    <w:rsid w:val="005A7DB5"/>
    <w:rsid w:val="005B06C3"/>
    <w:rsid w:val="005C3CF8"/>
    <w:rsid w:val="005C69A8"/>
    <w:rsid w:val="005D4AF5"/>
    <w:rsid w:val="005D4B94"/>
    <w:rsid w:val="005E5F97"/>
    <w:rsid w:val="005E67F1"/>
    <w:rsid w:val="005F53D4"/>
    <w:rsid w:val="005F6E2C"/>
    <w:rsid w:val="005F6E5F"/>
    <w:rsid w:val="005F76D8"/>
    <w:rsid w:val="00603DA1"/>
    <w:rsid w:val="00604CED"/>
    <w:rsid w:val="00606A6C"/>
    <w:rsid w:val="00612A04"/>
    <w:rsid w:val="00617C35"/>
    <w:rsid w:val="00623B5E"/>
    <w:rsid w:val="006266AE"/>
    <w:rsid w:val="006306A4"/>
    <w:rsid w:val="006401F5"/>
    <w:rsid w:val="0064345E"/>
    <w:rsid w:val="0064505C"/>
    <w:rsid w:val="00645E2C"/>
    <w:rsid w:val="00647553"/>
    <w:rsid w:val="00655276"/>
    <w:rsid w:val="006579D5"/>
    <w:rsid w:val="006668A2"/>
    <w:rsid w:val="00667231"/>
    <w:rsid w:val="00672654"/>
    <w:rsid w:val="00673F01"/>
    <w:rsid w:val="0068193A"/>
    <w:rsid w:val="006859B2"/>
    <w:rsid w:val="00696733"/>
    <w:rsid w:val="00697F35"/>
    <w:rsid w:val="006A5303"/>
    <w:rsid w:val="006A5866"/>
    <w:rsid w:val="006A65EE"/>
    <w:rsid w:val="006B0CC3"/>
    <w:rsid w:val="006B27B3"/>
    <w:rsid w:val="006B2A71"/>
    <w:rsid w:val="006B5A2C"/>
    <w:rsid w:val="006B6E65"/>
    <w:rsid w:val="006C6CBB"/>
    <w:rsid w:val="006D00AF"/>
    <w:rsid w:val="006D06A4"/>
    <w:rsid w:val="006D482F"/>
    <w:rsid w:val="006E0161"/>
    <w:rsid w:val="006E2176"/>
    <w:rsid w:val="006E5D2D"/>
    <w:rsid w:val="006E60F7"/>
    <w:rsid w:val="006F590F"/>
    <w:rsid w:val="006F5D9F"/>
    <w:rsid w:val="006F78EB"/>
    <w:rsid w:val="006F7F42"/>
    <w:rsid w:val="00706BBA"/>
    <w:rsid w:val="00710E6D"/>
    <w:rsid w:val="007132A0"/>
    <w:rsid w:val="0071499A"/>
    <w:rsid w:val="007163D0"/>
    <w:rsid w:val="00717885"/>
    <w:rsid w:val="0072579A"/>
    <w:rsid w:val="007260DC"/>
    <w:rsid w:val="00731440"/>
    <w:rsid w:val="00737BD0"/>
    <w:rsid w:val="00743238"/>
    <w:rsid w:val="00747808"/>
    <w:rsid w:val="00747FA2"/>
    <w:rsid w:val="00751890"/>
    <w:rsid w:val="00752F87"/>
    <w:rsid w:val="00753617"/>
    <w:rsid w:val="007553B7"/>
    <w:rsid w:val="00757EC1"/>
    <w:rsid w:val="007603B1"/>
    <w:rsid w:val="00761D28"/>
    <w:rsid w:val="00763089"/>
    <w:rsid w:val="00767286"/>
    <w:rsid w:val="00770808"/>
    <w:rsid w:val="00770DC1"/>
    <w:rsid w:val="00773871"/>
    <w:rsid w:val="0077753A"/>
    <w:rsid w:val="007849E1"/>
    <w:rsid w:val="00786948"/>
    <w:rsid w:val="00791890"/>
    <w:rsid w:val="0079489E"/>
    <w:rsid w:val="0079701C"/>
    <w:rsid w:val="007A0043"/>
    <w:rsid w:val="007A2ABE"/>
    <w:rsid w:val="007A6982"/>
    <w:rsid w:val="007A6CEA"/>
    <w:rsid w:val="007B1EE5"/>
    <w:rsid w:val="007B4CD3"/>
    <w:rsid w:val="007B7A8D"/>
    <w:rsid w:val="007C2897"/>
    <w:rsid w:val="007C2DB0"/>
    <w:rsid w:val="007C4AEF"/>
    <w:rsid w:val="007D20D9"/>
    <w:rsid w:val="007D42C4"/>
    <w:rsid w:val="007D49ED"/>
    <w:rsid w:val="007D5EF2"/>
    <w:rsid w:val="007D6930"/>
    <w:rsid w:val="007E4482"/>
    <w:rsid w:val="007F0B42"/>
    <w:rsid w:val="007F2A31"/>
    <w:rsid w:val="007F31CE"/>
    <w:rsid w:val="0080365D"/>
    <w:rsid w:val="00803A6C"/>
    <w:rsid w:val="008044B0"/>
    <w:rsid w:val="008054CA"/>
    <w:rsid w:val="00812F3E"/>
    <w:rsid w:val="00813CB1"/>
    <w:rsid w:val="00816513"/>
    <w:rsid w:val="008221AC"/>
    <w:rsid w:val="00822EF1"/>
    <w:rsid w:val="008276F2"/>
    <w:rsid w:val="0083219E"/>
    <w:rsid w:val="008321FD"/>
    <w:rsid w:val="00833DA2"/>
    <w:rsid w:val="008359AD"/>
    <w:rsid w:val="008379EB"/>
    <w:rsid w:val="008420D9"/>
    <w:rsid w:val="0085068B"/>
    <w:rsid w:val="00852AAF"/>
    <w:rsid w:val="00855D64"/>
    <w:rsid w:val="00866310"/>
    <w:rsid w:val="008754A9"/>
    <w:rsid w:val="00875B25"/>
    <w:rsid w:val="0088072B"/>
    <w:rsid w:val="008809CC"/>
    <w:rsid w:val="00881B66"/>
    <w:rsid w:val="00883FE0"/>
    <w:rsid w:val="0088750B"/>
    <w:rsid w:val="008902D2"/>
    <w:rsid w:val="00891216"/>
    <w:rsid w:val="00895EFB"/>
    <w:rsid w:val="00896151"/>
    <w:rsid w:val="00896FE6"/>
    <w:rsid w:val="00897016"/>
    <w:rsid w:val="008A0975"/>
    <w:rsid w:val="008A54F1"/>
    <w:rsid w:val="008A7AFF"/>
    <w:rsid w:val="008C0FFC"/>
    <w:rsid w:val="008C2172"/>
    <w:rsid w:val="008D1AE8"/>
    <w:rsid w:val="008D1B3A"/>
    <w:rsid w:val="008D5210"/>
    <w:rsid w:val="008D5E70"/>
    <w:rsid w:val="008E08BB"/>
    <w:rsid w:val="008E5BDF"/>
    <w:rsid w:val="008E7BA9"/>
    <w:rsid w:val="008F2276"/>
    <w:rsid w:val="008F7CDD"/>
    <w:rsid w:val="00900941"/>
    <w:rsid w:val="009012BA"/>
    <w:rsid w:val="00901D5F"/>
    <w:rsid w:val="00904068"/>
    <w:rsid w:val="00904AF1"/>
    <w:rsid w:val="00905617"/>
    <w:rsid w:val="009101FF"/>
    <w:rsid w:val="009104D0"/>
    <w:rsid w:val="0091255F"/>
    <w:rsid w:val="00912FF6"/>
    <w:rsid w:val="00921A10"/>
    <w:rsid w:val="009267E8"/>
    <w:rsid w:val="00931C01"/>
    <w:rsid w:val="00940045"/>
    <w:rsid w:val="009420EC"/>
    <w:rsid w:val="00946F71"/>
    <w:rsid w:val="0095196E"/>
    <w:rsid w:val="009564B0"/>
    <w:rsid w:val="009567D8"/>
    <w:rsid w:val="0096070E"/>
    <w:rsid w:val="009628CF"/>
    <w:rsid w:val="00962E55"/>
    <w:rsid w:val="00966359"/>
    <w:rsid w:val="00966FEB"/>
    <w:rsid w:val="00971E3E"/>
    <w:rsid w:val="00972A2F"/>
    <w:rsid w:val="009747E6"/>
    <w:rsid w:val="00980C4B"/>
    <w:rsid w:val="00981B9C"/>
    <w:rsid w:val="00985BF4"/>
    <w:rsid w:val="009944DE"/>
    <w:rsid w:val="009A1542"/>
    <w:rsid w:val="009A3E19"/>
    <w:rsid w:val="009A6CC1"/>
    <w:rsid w:val="009B3550"/>
    <w:rsid w:val="009B4700"/>
    <w:rsid w:val="009B64A3"/>
    <w:rsid w:val="009C1FF7"/>
    <w:rsid w:val="009C284F"/>
    <w:rsid w:val="009C64F5"/>
    <w:rsid w:val="009D1857"/>
    <w:rsid w:val="009D2197"/>
    <w:rsid w:val="009D739B"/>
    <w:rsid w:val="009E186C"/>
    <w:rsid w:val="009E2E92"/>
    <w:rsid w:val="009E3A92"/>
    <w:rsid w:val="009E4124"/>
    <w:rsid w:val="009E6A51"/>
    <w:rsid w:val="009E7715"/>
    <w:rsid w:val="009E7C73"/>
    <w:rsid w:val="009F4C64"/>
    <w:rsid w:val="009F6D26"/>
    <w:rsid w:val="00A2119C"/>
    <w:rsid w:val="00A24169"/>
    <w:rsid w:val="00A24BE5"/>
    <w:rsid w:val="00A25059"/>
    <w:rsid w:val="00A305E7"/>
    <w:rsid w:val="00A475AB"/>
    <w:rsid w:val="00A52908"/>
    <w:rsid w:val="00A5591A"/>
    <w:rsid w:val="00A55DF6"/>
    <w:rsid w:val="00A628AD"/>
    <w:rsid w:val="00A70056"/>
    <w:rsid w:val="00A72105"/>
    <w:rsid w:val="00A741C1"/>
    <w:rsid w:val="00A800A5"/>
    <w:rsid w:val="00A842AD"/>
    <w:rsid w:val="00A932E9"/>
    <w:rsid w:val="00AA0871"/>
    <w:rsid w:val="00AB1C58"/>
    <w:rsid w:val="00AB5C31"/>
    <w:rsid w:val="00AC0137"/>
    <w:rsid w:val="00AC267F"/>
    <w:rsid w:val="00AC4834"/>
    <w:rsid w:val="00AC5FFD"/>
    <w:rsid w:val="00AC7984"/>
    <w:rsid w:val="00AD0C40"/>
    <w:rsid w:val="00AD5CD5"/>
    <w:rsid w:val="00AE1850"/>
    <w:rsid w:val="00AE24E7"/>
    <w:rsid w:val="00AF1F12"/>
    <w:rsid w:val="00AF206C"/>
    <w:rsid w:val="00AF20E2"/>
    <w:rsid w:val="00B01547"/>
    <w:rsid w:val="00B124BF"/>
    <w:rsid w:val="00B13C6E"/>
    <w:rsid w:val="00B153D7"/>
    <w:rsid w:val="00B20521"/>
    <w:rsid w:val="00B22F7A"/>
    <w:rsid w:val="00B23A52"/>
    <w:rsid w:val="00B32022"/>
    <w:rsid w:val="00B33046"/>
    <w:rsid w:val="00B41022"/>
    <w:rsid w:val="00B42F5C"/>
    <w:rsid w:val="00B43BDA"/>
    <w:rsid w:val="00B44E97"/>
    <w:rsid w:val="00B45196"/>
    <w:rsid w:val="00B46BB8"/>
    <w:rsid w:val="00B46C01"/>
    <w:rsid w:val="00B51C12"/>
    <w:rsid w:val="00B53691"/>
    <w:rsid w:val="00B54B17"/>
    <w:rsid w:val="00B63417"/>
    <w:rsid w:val="00B7539C"/>
    <w:rsid w:val="00B812F7"/>
    <w:rsid w:val="00B97EEB"/>
    <w:rsid w:val="00BA2B2C"/>
    <w:rsid w:val="00BA39FC"/>
    <w:rsid w:val="00BA633C"/>
    <w:rsid w:val="00BA7ABA"/>
    <w:rsid w:val="00BA7C53"/>
    <w:rsid w:val="00BA7D74"/>
    <w:rsid w:val="00BB05A1"/>
    <w:rsid w:val="00BB54B7"/>
    <w:rsid w:val="00BB6DFC"/>
    <w:rsid w:val="00BB7912"/>
    <w:rsid w:val="00BC7953"/>
    <w:rsid w:val="00BD092D"/>
    <w:rsid w:val="00BD1867"/>
    <w:rsid w:val="00BD7D09"/>
    <w:rsid w:val="00BE122D"/>
    <w:rsid w:val="00BE2260"/>
    <w:rsid w:val="00BE257C"/>
    <w:rsid w:val="00BF0539"/>
    <w:rsid w:val="00BF1B5F"/>
    <w:rsid w:val="00BF6EDA"/>
    <w:rsid w:val="00C02020"/>
    <w:rsid w:val="00C042F9"/>
    <w:rsid w:val="00C043C3"/>
    <w:rsid w:val="00C076EA"/>
    <w:rsid w:val="00C13553"/>
    <w:rsid w:val="00C20CEE"/>
    <w:rsid w:val="00C2165A"/>
    <w:rsid w:val="00C24AB9"/>
    <w:rsid w:val="00C25355"/>
    <w:rsid w:val="00C25583"/>
    <w:rsid w:val="00C316E4"/>
    <w:rsid w:val="00C31DC1"/>
    <w:rsid w:val="00C376D4"/>
    <w:rsid w:val="00C403DE"/>
    <w:rsid w:val="00C435C9"/>
    <w:rsid w:val="00C45462"/>
    <w:rsid w:val="00C55D61"/>
    <w:rsid w:val="00C56BBF"/>
    <w:rsid w:val="00C61226"/>
    <w:rsid w:val="00C67E2B"/>
    <w:rsid w:val="00C713D9"/>
    <w:rsid w:val="00C7466D"/>
    <w:rsid w:val="00C81267"/>
    <w:rsid w:val="00C879FB"/>
    <w:rsid w:val="00CA19E4"/>
    <w:rsid w:val="00CA2BA8"/>
    <w:rsid w:val="00CA44F3"/>
    <w:rsid w:val="00CA6971"/>
    <w:rsid w:val="00CA751A"/>
    <w:rsid w:val="00CB1BD2"/>
    <w:rsid w:val="00CC0FFA"/>
    <w:rsid w:val="00CC2389"/>
    <w:rsid w:val="00CC3EC9"/>
    <w:rsid w:val="00CD4C07"/>
    <w:rsid w:val="00CD5236"/>
    <w:rsid w:val="00CD5912"/>
    <w:rsid w:val="00CD5C3B"/>
    <w:rsid w:val="00CD5E7C"/>
    <w:rsid w:val="00CE1487"/>
    <w:rsid w:val="00CE7583"/>
    <w:rsid w:val="00CF0191"/>
    <w:rsid w:val="00CF3BDD"/>
    <w:rsid w:val="00CF3E1F"/>
    <w:rsid w:val="00CF4713"/>
    <w:rsid w:val="00CF506B"/>
    <w:rsid w:val="00CF57B5"/>
    <w:rsid w:val="00D05C96"/>
    <w:rsid w:val="00D05E4B"/>
    <w:rsid w:val="00D10607"/>
    <w:rsid w:val="00D10E70"/>
    <w:rsid w:val="00D1371E"/>
    <w:rsid w:val="00D159DB"/>
    <w:rsid w:val="00D20AC0"/>
    <w:rsid w:val="00D212F0"/>
    <w:rsid w:val="00D228BB"/>
    <w:rsid w:val="00D31D0D"/>
    <w:rsid w:val="00D36930"/>
    <w:rsid w:val="00D42E78"/>
    <w:rsid w:val="00D44AF7"/>
    <w:rsid w:val="00D52F06"/>
    <w:rsid w:val="00D60C47"/>
    <w:rsid w:val="00D60C8D"/>
    <w:rsid w:val="00D60F9E"/>
    <w:rsid w:val="00D648AD"/>
    <w:rsid w:val="00D72353"/>
    <w:rsid w:val="00D7542F"/>
    <w:rsid w:val="00D861B9"/>
    <w:rsid w:val="00D86C99"/>
    <w:rsid w:val="00D90240"/>
    <w:rsid w:val="00D90EF0"/>
    <w:rsid w:val="00D91355"/>
    <w:rsid w:val="00DA067F"/>
    <w:rsid w:val="00DA0C50"/>
    <w:rsid w:val="00DA348B"/>
    <w:rsid w:val="00DA4FE3"/>
    <w:rsid w:val="00DA6EC1"/>
    <w:rsid w:val="00DA7A29"/>
    <w:rsid w:val="00DB01CD"/>
    <w:rsid w:val="00DB0497"/>
    <w:rsid w:val="00DC3E2D"/>
    <w:rsid w:val="00DC43A7"/>
    <w:rsid w:val="00DD2DEA"/>
    <w:rsid w:val="00DD4291"/>
    <w:rsid w:val="00DE2047"/>
    <w:rsid w:val="00DE38A9"/>
    <w:rsid w:val="00DE4DE0"/>
    <w:rsid w:val="00DF40E1"/>
    <w:rsid w:val="00DF5B7C"/>
    <w:rsid w:val="00DF657E"/>
    <w:rsid w:val="00E027C0"/>
    <w:rsid w:val="00E12D69"/>
    <w:rsid w:val="00E13BE7"/>
    <w:rsid w:val="00E15AB8"/>
    <w:rsid w:val="00E20D66"/>
    <w:rsid w:val="00E23382"/>
    <w:rsid w:val="00E24324"/>
    <w:rsid w:val="00E2492D"/>
    <w:rsid w:val="00E255DB"/>
    <w:rsid w:val="00E32427"/>
    <w:rsid w:val="00E32D88"/>
    <w:rsid w:val="00E35060"/>
    <w:rsid w:val="00E37D3D"/>
    <w:rsid w:val="00E433B1"/>
    <w:rsid w:val="00E45FA9"/>
    <w:rsid w:val="00E524A5"/>
    <w:rsid w:val="00E546CB"/>
    <w:rsid w:val="00E553A9"/>
    <w:rsid w:val="00E57197"/>
    <w:rsid w:val="00E6179F"/>
    <w:rsid w:val="00E628A3"/>
    <w:rsid w:val="00E63131"/>
    <w:rsid w:val="00E67D3A"/>
    <w:rsid w:val="00E7104B"/>
    <w:rsid w:val="00E72E55"/>
    <w:rsid w:val="00E74A40"/>
    <w:rsid w:val="00E77E59"/>
    <w:rsid w:val="00E816C8"/>
    <w:rsid w:val="00E820E6"/>
    <w:rsid w:val="00E836FA"/>
    <w:rsid w:val="00E84314"/>
    <w:rsid w:val="00E84EBF"/>
    <w:rsid w:val="00E90354"/>
    <w:rsid w:val="00E927F3"/>
    <w:rsid w:val="00E935E8"/>
    <w:rsid w:val="00E9709D"/>
    <w:rsid w:val="00EA20F7"/>
    <w:rsid w:val="00EA3568"/>
    <w:rsid w:val="00EA5436"/>
    <w:rsid w:val="00EB2ED8"/>
    <w:rsid w:val="00EB7050"/>
    <w:rsid w:val="00EC2FEA"/>
    <w:rsid w:val="00EC4A23"/>
    <w:rsid w:val="00ED2724"/>
    <w:rsid w:val="00ED2AE0"/>
    <w:rsid w:val="00ED6E38"/>
    <w:rsid w:val="00ED775E"/>
    <w:rsid w:val="00EF05E9"/>
    <w:rsid w:val="00EF42BE"/>
    <w:rsid w:val="00F0323E"/>
    <w:rsid w:val="00F0492C"/>
    <w:rsid w:val="00F06F3A"/>
    <w:rsid w:val="00F10DA5"/>
    <w:rsid w:val="00F1142F"/>
    <w:rsid w:val="00F1464D"/>
    <w:rsid w:val="00F161A3"/>
    <w:rsid w:val="00F173FD"/>
    <w:rsid w:val="00F21213"/>
    <w:rsid w:val="00F26D71"/>
    <w:rsid w:val="00F35060"/>
    <w:rsid w:val="00F35BA0"/>
    <w:rsid w:val="00F41942"/>
    <w:rsid w:val="00F42A2D"/>
    <w:rsid w:val="00F45EC3"/>
    <w:rsid w:val="00F57FB1"/>
    <w:rsid w:val="00F61DBE"/>
    <w:rsid w:val="00F67B30"/>
    <w:rsid w:val="00F8084B"/>
    <w:rsid w:val="00F87696"/>
    <w:rsid w:val="00F90831"/>
    <w:rsid w:val="00F91CF1"/>
    <w:rsid w:val="00F92702"/>
    <w:rsid w:val="00F932E6"/>
    <w:rsid w:val="00F93693"/>
    <w:rsid w:val="00F94F33"/>
    <w:rsid w:val="00FA18E5"/>
    <w:rsid w:val="00FA3012"/>
    <w:rsid w:val="00FA4BC1"/>
    <w:rsid w:val="00FB06A1"/>
    <w:rsid w:val="00FB28D3"/>
    <w:rsid w:val="00FB3DC9"/>
    <w:rsid w:val="00FB5D8D"/>
    <w:rsid w:val="00FE086E"/>
    <w:rsid w:val="00FE7692"/>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921857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81B9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981B9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C7466D"/>
    <w:pPr>
      <w:keepNext/>
      <w:keepLines/>
      <w:spacing w:before="40"/>
      <w:outlineLvl w:val="2"/>
    </w:pPr>
    <w:rPr>
      <w:rFonts w:asciiTheme="majorHAnsi" w:eastAsiaTheme="majorEastAsia" w:hAnsiTheme="majorHAnsi" w:cstheme="majorBidi"/>
      <w:color w:val="243F60" w:themeColor="accent1" w:themeShade="7F"/>
    </w:rPr>
  </w:style>
  <w:style w:type="paragraph" w:styleId="Ttulo4">
    <w:name w:val="heading 4"/>
    <w:basedOn w:val="Normal"/>
    <w:next w:val="Normal"/>
    <w:link w:val="Ttulo4Car"/>
    <w:uiPriority w:val="9"/>
    <w:unhideWhenUsed/>
    <w:qFormat/>
    <w:rsid w:val="00C7466D"/>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262D1"/>
    <w:pPr>
      <w:spacing w:after="200" w:line="276" w:lineRule="auto"/>
      <w:ind w:left="720"/>
      <w:contextualSpacing/>
    </w:pPr>
    <w:rPr>
      <w:rFonts w:eastAsiaTheme="minorHAnsi"/>
      <w:sz w:val="22"/>
      <w:szCs w:val="22"/>
      <w:lang w:val="es-CL" w:eastAsia="en-US"/>
    </w:rPr>
  </w:style>
  <w:style w:type="character" w:customStyle="1" w:styleId="Ttulo1Car">
    <w:name w:val="Título 1 Car"/>
    <w:basedOn w:val="Fuentedeprrafopredeter"/>
    <w:link w:val="Ttulo1"/>
    <w:uiPriority w:val="9"/>
    <w:rsid w:val="00981B9C"/>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rsid w:val="00981B9C"/>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sid w:val="00C7466D"/>
    <w:rPr>
      <w:rFonts w:asciiTheme="majorHAnsi" w:eastAsiaTheme="majorEastAsia" w:hAnsiTheme="majorHAnsi" w:cstheme="majorBidi"/>
      <w:color w:val="243F60" w:themeColor="accent1" w:themeShade="7F"/>
    </w:rPr>
  </w:style>
  <w:style w:type="character" w:customStyle="1" w:styleId="Ttulo4Car">
    <w:name w:val="Título 4 Car"/>
    <w:basedOn w:val="Fuentedeprrafopredeter"/>
    <w:link w:val="Ttulo4"/>
    <w:uiPriority w:val="9"/>
    <w:rsid w:val="00C7466D"/>
    <w:rPr>
      <w:rFonts w:asciiTheme="majorHAnsi" w:eastAsiaTheme="majorEastAsia" w:hAnsiTheme="majorHAnsi" w:cstheme="majorBidi"/>
      <w:i/>
      <w:iCs/>
      <w:color w:val="365F91" w:themeColor="accent1" w:themeShade="BF"/>
    </w:rPr>
  </w:style>
  <w:style w:type="character" w:styleId="Textoennegrita">
    <w:name w:val="Strong"/>
    <w:basedOn w:val="Fuentedeprrafopredeter"/>
    <w:uiPriority w:val="22"/>
    <w:qFormat/>
    <w:rsid w:val="00F45EC3"/>
    <w:rPr>
      <w:b/>
      <w:bCs/>
    </w:rPr>
  </w:style>
  <w:style w:type="character" w:styleId="Hipervnculo">
    <w:name w:val="Hyperlink"/>
    <w:basedOn w:val="Fuentedeprrafopredeter"/>
    <w:uiPriority w:val="99"/>
    <w:semiHidden/>
    <w:unhideWhenUsed/>
    <w:rsid w:val="00F45EC3"/>
    <w:rPr>
      <w:color w:val="0000FF"/>
      <w:u w:val="single"/>
    </w:rPr>
  </w:style>
  <w:style w:type="paragraph" w:styleId="Textonotapie">
    <w:name w:val="footnote text"/>
    <w:basedOn w:val="Normal"/>
    <w:link w:val="TextonotapieCar"/>
    <w:uiPriority w:val="99"/>
    <w:unhideWhenUsed/>
    <w:rsid w:val="00E45FA9"/>
  </w:style>
  <w:style w:type="character" w:customStyle="1" w:styleId="TextonotapieCar">
    <w:name w:val="Texto nota pie Car"/>
    <w:basedOn w:val="Fuentedeprrafopredeter"/>
    <w:link w:val="Textonotapie"/>
    <w:uiPriority w:val="99"/>
    <w:rsid w:val="00E45FA9"/>
  </w:style>
  <w:style w:type="character" w:styleId="Refdenotaalpie">
    <w:name w:val="footnote reference"/>
    <w:basedOn w:val="Fuentedeprrafopredeter"/>
    <w:uiPriority w:val="99"/>
    <w:unhideWhenUsed/>
    <w:rsid w:val="00E45FA9"/>
    <w:rPr>
      <w:vertAlign w:val="superscript"/>
    </w:rPr>
  </w:style>
  <w:style w:type="paragraph" w:styleId="Encabezado">
    <w:name w:val="header"/>
    <w:basedOn w:val="Normal"/>
    <w:link w:val="EncabezadoCar"/>
    <w:uiPriority w:val="99"/>
    <w:unhideWhenUsed/>
    <w:rsid w:val="00672654"/>
    <w:pPr>
      <w:tabs>
        <w:tab w:val="center" w:pos="4419"/>
        <w:tab w:val="right" w:pos="8838"/>
      </w:tabs>
    </w:pPr>
  </w:style>
  <w:style w:type="character" w:customStyle="1" w:styleId="EncabezadoCar">
    <w:name w:val="Encabezado Car"/>
    <w:basedOn w:val="Fuentedeprrafopredeter"/>
    <w:link w:val="Encabezado"/>
    <w:uiPriority w:val="99"/>
    <w:rsid w:val="00672654"/>
  </w:style>
  <w:style w:type="paragraph" w:styleId="Piedepgina">
    <w:name w:val="footer"/>
    <w:basedOn w:val="Normal"/>
    <w:link w:val="PiedepginaCar"/>
    <w:uiPriority w:val="99"/>
    <w:unhideWhenUsed/>
    <w:rsid w:val="00672654"/>
    <w:pPr>
      <w:tabs>
        <w:tab w:val="center" w:pos="4419"/>
        <w:tab w:val="right" w:pos="8838"/>
      </w:tabs>
    </w:pPr>
  </w:style>
  <w:style w:type="character" w:customStyle="1" w:styleId="PiedepginaCar">
    <w:name w:val="Pie de página Car"/>
    <w:basedOn w:val="Fuentedeprrafopredeter"/>
    <w:link w:val="Piedepgina"/>
    <w:uiPriority w:val="99"/>
    <w:rsid w:val="00672654"/>
  </w:style>
  <w:style w:type="paragraph" w:styleId="NormalWeb">
    <w:name w:val="Normal (Web)"/>
    <w:basedOn w:val="Normal"/>
    <w:uiPriority w:val="99"/>
    <w:semiHidden/>
    <w:unhideWhenUsed/>
    <w:rsid w:val="00F92702"/>
    <w:rPr>
      <w:rFonts w:ascii="Times New Roman" w:hAnsi="Times New Roman" w:cs="Times New Roman"/>
    </w:rPr>
  </w:style>
  <w:style w:type="paragraph" w:styleId="HTMLconformatoprevio">
    <w:name w:val="HTML Preformatted"/>
    <w:basedOn w:val="Normal"/>
    <w:link w:val="HTMLconformatoprevioCar"/>
    <w:uiPriority w:val="99"/>
    <w:semiHidden/>
    <w:unhideWhenUsed/>
    <w:rsid w:val="006F7F42"/>
    <w:rPr>
      <w:rFonts w:ascii="Courier" w:hAnsi="Courier"/>
      <w:sz w:val="20"/>
      <w:szCs w:val="20"/>
    </w:rPr>
  </w:style>
  <w:style w:type="character" w:customStyle="1" w:styleId="HTMLconformatoprevioCar">
    <w:name w:val="HTML con formato previo Car"/>
    <w:basedOn w:val="Fuentedeprrafopredeter"/>
    <w:link w:val="HTMLconformatoprevio"/>
    <w:uiPriority w:val="99"/>
    <w:semiHidden/>
    <w:rsid w:val="006F7F42"/>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81B9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981B9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C7466D"/>
    <w:pPr>
      <w:keepNext/>
      <w:keepLines/>
      <w:spacing w:before="40"/>
      <w:outlineLvl w:val="2"/>
    </w:pPr>
    <w:rPr>
      <w:rFonts w:asciiTheme="majorHAnsi" w:eastAsiaTheme="majorEastAsia" w:hAnsiTheme="majorHAnsi" w:cstheme="majorBidi"/>
      <w:color w:val="243F60" w:themeColor="accent1" w:themeShade="7F"/>
    </w:rPr>
  </w:style>
  <w:style w:type="paragraph" w:styleId="Ttulo4">
    <w:name w:val="heading 4"/>
    <w:basedOn w:val="Normal"/>
    <w:next w:val="Normal"/>
    <w:link w:val="Ttulo4Car"/>
    <w:uiPriority w:val="9"/>
    <w:unhideWhenUsed/>
    <w:qFormat/>
    <w:rsid w:val="00C7466D"/>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262D1"/>
    <w:pPr>
      <w:spacing w:after="200" w:line="276" w:lineRule="auto"/>
      <w:ind w:left="720"/>
      <w:contextualSpacing/>
    </w:pPr>
    <w:rPr>
      <w:rFonts w:eastAsiaTheme="minorHAnsi"/>
      <w:sz w:val="22"/>
      <w:szCs w:val="22"/>
      <w:lang w:val="es-CL" w:eastAsia="en-US"/>
    </w:rPr>
  </w:style>
  <w:style w:type="character" w:customStyle="1" w:styleId="Ttulo1Car">
    <w:name w:val="Título 1 Car"/>
    <w:basedOn w:val="Fuentedeprrafopredeter"/>
    <w:link w:val="Ttulo1"/>
    <w:uiPriority w:val="9"/>
    <w:rsid w:val="00981B9C"/>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rsid w:val="00981B9C"/>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sid w:val="00C7466D"/>
    <w:rPr>
      <w:rFonts w:asciiTheme="majorHAnsi" w:eastAsiaTheme="majorEastAsia" w:hAnsiTheme="majorHAnsi" w:cstheme="majorBidi"/>
      <w:color w:val="243F60" w:themeColor="accent1" w:themeShade="7F"/>
    </w:rPr>
  </w:style>
  <w:style w:type="character" w:customStyle="1" w:styleId="Ttulo4Car">
    <w:name w:val="Título 4 Car"/>
    <w:basedOn w:val="Fuentedeprrafopredeter"/>
    <w:link w:val="Ttulo4"/>
    <w:uiPriority w:val="9"/>
    <w:rsid w:val="00C7466D"/>
    <w:rPr>
      <w:rFonts w:asciiTheme="majorHAnsi" w:eastAsiaTheme="majorEastAsia" w:hAnsiTheme="majorHAnsi" w:cstheme="majorBidi"/>
      <w:i/>
      <w:iCs/>
      <w:color w:val="365F91" w:themeColor="accent1" w:themeShade="BF"/>
    </w:rPr>
  </w:style>
  <w:style w:type="character" w:styleId="Textoennegrita">
    <w:name w:val="Strong"/>
    <w:basedOn w:val="Fuentedeprrafopredeter"/>
    <w:uiPriority w:val="22"/>
    <w:qFormat/>
    <w:rsid w:val="00F45EC3"/>
    <w:rPr>
      <w:b/>
      <w:bCs/>
    </w:rPr>
  </w:style>
  <w:style w:type="character" w:styleId="Hipervnculo">
    <w:name w:val="Hyperlink"/>
    <w:basedOn w:val="Fuentedeprrafopredeter"/>
    <w:uiPriority w:val="99"/>
    <w:semiHidden/>
    <w:unhideWhenUsed/>
    <w:rsid w:val="00F45EC3"/>
    <w:rPr>
      <w:color w:val="0000FF"/>
      <w:u w:val="single"/>
    </w:rPr>
  </w:style>
  <w:style w:type="paragraph" w:styleId="Textonotapie">
    <w:name w:val="footnote text"/>
    <w:basedOn w:val="Normal"/>
    <w:link w:val="TextonotapieCar"/>
    <w:uiPriority w:val="99"/>
    <w:unhideWhenUsed/>
    <w:rsid w:val="00E45FA9"/>
  </w:style>
  <w:style w:type="character" w:customStyle="1" w:styleId="TextonotapieCar">
    <w:name w:val="Texto nota pie Car"/>
    <w:basedOn w:val="Fuentedeprrafopredeter"/>
    <w:link w:val="Textonotapie"/>
    <w:uiPriority w:val="99"/>
    <w:rsid w:val="00E45FA9"/>
  </w:style>
  <w:style w:type="character" w:styleId="Refdenotaalpie">
    <w:name w:val="footnote reference"/>
    <w:basedOn w:val="Fuentedeprrafopredeter"/>
    <w:uiPriority w:val="99"/>
    <w:unhideWhenUsed/>
    <w:rsid w:val="00E45FA9"/>
    <w:rPr>
      <w:vertAlign w:val="superscript"/>
    </w:rPr>
  </w:style>
  <w:style w:type="paragraph" w:styleId="Encabezado">
    <w:name w:val="header"/>
    <w:basedOn w:val="Normal"/>
    <w:link w:val="EncabezadoCar"/>
    <w:uiPriority w:val="99"/>
    <w:unhideWhenUsed/>
    <w:rsid w:val="00672654"/>
    <w:pPr>
      <w:tabs>
        <w:tab w:val="center" w:pos="4419"/>
        <w:tab w:val="right" w:pos="8838"/>
      </w:tabs>
    </w:pPr>
  </w:style>
  <w:style w:type="character" w:customStyle="1" w:styleId="EncabezadoCar">
    <w:name w:val="Encabezado Car"/>
    <w:basedOn w:val="Fuentedeprrafopredeter"/>
    <w:link w:val="Encabezado"/>
    <w:uiPriority w:val="99"/>
    <w:rsid w:val="00672654"/>
  </w:style>
  <w:style w:type="paragraph" w:styleId="Piedepgina">
    <w:name w:val="footer"/>
    <w:basedOn w:val="Normal"/>
    <w:link w:val="PiedepginaCar"/>
    <w:uiPriority w:val="99"/>
    <w:unhideWhenUsed/>
    <w:rsid w:val="00672654"/>
    <w:pPr>
      <w:tabs>
        <w:tab w:val="center" w:pos="4419"/>
        <w:tab w:val="right" w:pos="8838"/>
      </w:tabs>
    </w:pPr>
  </w:style>
  <w:style w:type="character" w:customStyle="1" w:styleId="PiedepginaCar">
    <w:name w:val="Pie de página Car"/>
    <w:basedOn w:val="Fuentedeprrafopredeter"/>
    <w:link w:val="Piedepgina"/>
    <w:uiPriority w:val="99"/>
    <w:rsid w:val="00672654"/>
  </w:style>
  <w:style w:type="paragraph" w:styleId="NormalWeb">
    <w:name w:val="Normal (Web)"/>
    <w:basedOn w:val="Normal"/>
    <w:uiPriority w:val="99"/>
    <w:semiHidden/>
    <w:unhideWhenUsed/>
    <w:rsid w:val="00F92702"/>
    <w:rPr>
      <w:rFonts w:ascii="Times New Roman" w:hAnsi="Times New Roman" w:cs="Times New Roman"/>
    </w:rPr>
  </w:style>
  <w:style w:type="paragraph" w:styleId="HTMLconformatoprevio">
    <w:name w:val="HTML Preformatted"/>
    <w:basedOn w:val="Normal"/>
    <w:link w:val="HTMLconformatoprevioCar"/>
    <w:uiPriority w:val="99"/>
    <w:semiHidden/>
    <w:unhideWhenUsed/>
    <w:rsid w:val="006F7F42"/>
    <w:rPr>
      <w:rFonts w:ascii="Courier" w:hAnsi="Courier"/>
      <w:sz w:val="20"/>
      <w:szCs w:val="20"/>
    </w:rPr>
  </w:style>
  <w:style w:type="character" w:customStyle="1" w:styleId="HTMLconformatoprevioCar">
    <w:name w:val="HTML con formato previo Car"/>
    <w:basedOn w:val="Fuentedeprrafopredeter"/>
    <w:link w:val="HTMLconformatoprevio"/>
    <w:uiPriority w:val="99"/>
    <w:semiHidden/>
    <w:rsid w:val="006F7F42"/>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16946">
      <w:bodyDiv w:val="1"/>
      <w:marLeft w:val="0"/>
      <w:marRight w:val="0"/>
      <w:marTop w:val="0"/>
      <w:marBottom w:val="0"/>
      <w:divBdr>
        <w:top w:val="none" w:sz="0" w:space="0" w:color="auto"/>
        <w:left w:val="none" w:sz="0" w:space="0" w:color="auto"/>
        <w:bottom w:val="none" w:sz="0" w:space="0" w:color="auto"/>
        <w:right w:val="none" w:sz="0" w:space="0" w:color="auto"/>
      </w:divBdr>
    </w:div>
    <w:div w:id="38404102">
      <w:bodyDiv w:val="1"/>
      <w:marLeft w:val="0"/>
      <w:marRight w:val="0"/>
      <w:marTop w:val="0"/>
      <w:marBottom w:val="0"/>
      <w:divBdr>
        <w:top w:val="none" w:sz="0" w:space="0" w:color="auto"/>
        <w:left w:val="none" w:sz="0" w:space="0" w:color="auto"/>
        <w:bottom w:val="none" w:sz="0" w:space="0" w:color="auto"/>
        <w:right w:val="none" w:sz="0" w:space="0" w:color="auto"/>
      </w:divBdr>
    </w:div>
    <w:div w:id="115223004">
      <w:bodyDiv w:val="1"/>
      <w:marLeft w:val="0"/>
      <w:marRight w:val="0"/>
      <w:marTop w:val="0"/>
      <w:marBottom w:val="0"/>
      <w:divBdr>
        <w:top w:val="none" w:sz="0" w:space="0" w:color="auto"/>
        <w:left w:val="none" w:sz="0" w:space="0" w:color="auto"/>
        <w:bottom w:val="none" w:sz="0" w:space="0" w:color="auto"/>
        <w:right w:val="none" w:sz="0" w:space="0" w:color="auto"/>
      </w:divBdr>
    </w:div>
    <w:div w:id="158422855">
      <w:bodyDiv w:val="1"/>
      <w:marLeft w:val="0"/>
      <w:marRight w:val="0"/>
      <w:marTop w:val="0"/>
      <w:marBottom w:val="0"/>
      <w:divBdr>
        <w:top w:val="none" w:sz="0" w:space="0" w:color="auto"/>
        <w:left w:val="none" w:sz="0" w:space="0" w:color="auto"/>
        <w:bottom w:val="none" w:sz="0" w:space="0" w:color="auto"/>
        <w:right w:val="none" w:sz="0" w:space="0" w:color="auto"/>
      </w:divBdr>
    </w:div>
    <w:div w:id="340661849">
      <w:bodyDiv w:val="1"/>
      <w:marLeft w:val="0"/>
      <w:marRight w:val="0"/>
      <w:marTop w:val="0"/>
      <w:marBottom w:val="0"/>
      <w:divBdr>
        <w:top w:val="none" w:sz="0" w:space="0" w:color="auto"/>
        <w:left w:val="none" w:sz="0" w:space="0" w:color="auto"/>
        <w:bottom w:val="none" w:sz="0" w:space="0" w:color="auto"/>
        <w:right w:val="none" w:sz="0" w:space="0" w:color="auto"/>
      </w:divBdr>
    </w:div>
    <w:div w:id="406537407">
      <w:bodyDiv w:val="1"/>
      <w:marLeft w:val="0"/>
      <w:marRight w:val="0"/>
      <w:marTop w:val="0"/>
      <w:marBottom w:val="0"/>
      <w:divBdr>
        <w:top w:val="none" w:sz="0" w:space="0" w:color="auto"/>
        <w:left w:val="none" w:sz="0" w:space="0" w:color="auto"/>
        <w:bottom w:val="none" w:sz="0" w:space="0" w:color="auto"/>
        <w:right w:val="none" w:sz="0" w:space="0" w:color="auto"/>
      </w:divBdr>
    </w:div>
    <w:div w:id="481972906">
      <w:bodyDiv w:val="1"/>
      <w:marLeft w:val="0"/>
      <w:marRight w:val="0"/>
      <w:marTop w:val="0"/>
      <w:marBottom w:val="0"/>
      <w:divBdr>
        <w:top w:val="none" w:sz="0" w:space="0" w:color="auto"/>
        <w:left w:val="none" w:sz="0" w:space="0" w:color="auto"/>
        <w:bottom w:val="none" w:sz="0" w:space="0" w:color="auto"/>
        <w:right w:val="none" w:sz="0" w:space="0" w:color="auto"/>
      </w:divBdr>
      <w:divsChild>
        <w:div w:id="1501890004">
          <w:blockQuote w:val="1"/>
          <w:marLeft w:val="0"/>
          <w:marRight w:val="0"/>
          <w:marTop w:val="0"/>
          <w:marBottom w:val="408"/>
          <w:divBdr>
            <w:top w:val="single" w:sz="6" w:space="4" w:color="BBBBBB"/>
            <w:left w:val="single" w:sz="2" w:space="8" w:color="BBBBBB"/>
            <w:bottom w:val="single" w:sz="6" w:space="0" w:color="BBBBBB"/>
            <w:right w:val="single" w:sz="2" w:space="8" w:color="BBBBBB"/>
          </w:divBdr>
        </w:div>
      </w:divsChild>
    </w:div>
    <w:div w:id="797651488">
      <w:bodyDiv w:val="1"/>
      <w:marLeft w:val="0"/>
      <w:marRight w:val="0"/>
      <w:marTop w:val="0"/>
      <w:marBottom w:val="0"/>
      <w:divBdr>
        <w:top w:val="none" w:sz="0" w:space="0" w:color="auto"/>
        <w:left w:val="none" w:sz="0" w:space="0" w:color="auto"/>
        <w:bottom w:val="none" w:sz="0" w:space="0" w:color="auto"/>
        <w:right w:val="none" w:sz="0" w:space="0" w:color="auto"/>
      </w:divBdr>
      <w:divsChild>
        <w:div w:id="1822889694">
          <w:marLeft w:val="0"/>
          <w:marRight w:val="0"/>
          <w:marTop w:val="0"/>
          <w:marBottom w:val="390"/>
          <w:divBdr>
            <w:top w:val="none" w:sz="0" w:space="0" w:color="auto"/>
            <w:left w:val="none" w:sz="0" w:space="0" w:color="auto"/>
            <w:bottom w:val="none" w:sz="0" w:space="0" w:color="auto"/>
            <w:right w:val="none" w:sz="0" w:space="0" w:color="auto"/>
          </w:divBdr>
          <w:divsChild>
            <w:div w:id="1955819634">
              <w:marLeft w:val="0"/>
              <w:marRight w:val="0"/>
              <w:marTop w:val="0"/>
              <w:marBottom w:val="0"/>
              <w:divBdr>
                <w:top w:val="none" w:sz="0" w:space="0" w:color="auto"/>
                <w:left w:val="none" w:sz="0" w:space="0" w:color="auto"/>
                <w:bottom w:val="none" w:sz="0" w:space="0" w:color="auto"/>
                <w:right w:val="none" w:sz="0" w:space="0" w:color="auto"/>
              </w:divBdr>
              <w:divsChild>
                <w:div w:id="1635211463">
                  <w:marLeft w:val="0"/>
                  <w:marRight w:val="0"/>
                  <w:marTop w:val="0"/>
                  <w:marBottom w:val="0"/>
                  <w:divBdr>
                    <w:top w:val="none" w:sz="0" w:space="0" w:color="auto"/>
                    <w:left w:val="none" w:sz="0" w:space="0" w:color="auto"/>
                    <w:bottom w:val="none" w:sz="0" w:space="0" w:color="auto"/>
                    <w:right w:val="none" w:sz="0" w:space="0" w:color="auto"/>
                  </w:divBdr>
                  <w:divsChild>
                    <w:div w:id="1749813585">
                      <w:marLeft w:val="0"/>
                      <w:marRight w:val="0"/>
                      <w:marTop w:val="0"/>
                      <w:marBottom w:val="0"/>
                      <w:divBdr>
                        <w:top w:val="none" w:sz="0" w:space="0" w:color="auto"/>
                        <w:left w:val="none" w:sz="0" w:space="0" w:color="auto"/>
                        <w:bottom w:val="none" w:sz="0" w:space="0" w:color="auto"/>
                        <w:right w:val="none" w:sz="0" w:space="0" w:color="auto"/>
                      </w:divBdr>
                      <w:divsChild>
                        <w:div w:id="50150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26279">
          <w:marLeft w:val="0"/>
          <w:marRight w:val="0"/>
          <w:marTop w:val="0"/>
          <w:marBottom w:val="420"/>
          <w:divBdr>
            <w:top w:val="none" w:sz="0" w:space="0" w:color="auto"/>
            <w:left w:val="none" w:sz="0" w:space="0" w:color="auto"/>
            <w:bottom w:val="none" w:sz="0" w:space="0" w:color="auto"/>
            <w:right w:val="none" w:sz="0" w:space="0" w:color="auto"/>
          </w:divBdr>
          <w:divsChild>
            <w:div w:id="173031672">
              <w:marLeft w:val="0"/>
              <w:marRight w:val="0"/>
              <w:marTop w:val="0"/>
              <w:marBottom w:val="0"/>
              <w:divBdr>
                <w:top w:val="none" w:sz="0" w:space="0" w:color="auto"/>
                <w:left w:val="none" w:sz="0" w:space="0" w:color="auto"/>
                <w:bottom w:val="none" w:sz="0" w:space="0" w:color="auto"/>
                <w:right w:val="none" w:sz="0" w:space="0" w:color="auto"/>
              </w:divBdr>
              <w:divsChild>
                <w:div w:id="153121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229144">
      <w:bodyDiv w:val="1"/>
      <w:marLeft w:val="0"/>
      <w:marRight w:val="0"/>
      <w:marTop w:val="0"/>
      <w:marBottom w:val="0"/>
      <w:divBdr>
        <w:top w:val="none" w:sz="0" w:space="0" w:color="auto"/>
        <w:left w:val="none" w:sz="0" w:space="0" w:color="auto"/>
        <w:bottom w:val="none" w:sz="0" w:space="0" w:color="auto"/>
        <w:right w:val="none" w:sz="0" w:space="0" w:color="auto"/>
      </w:divBdr>
    </w:div>
    <w:div w:id="1043216044">
      <w:bodyDiv w:val="1"/>
      <w:marLeft w:val="0"/>
      <w:marRight w:val="0"/>
      <w:marTop w:val="0"/>
      <w:marBottom w:val="0"/>
      <w:divBdr>
        <w:top w:val="none" w:sz="0" w:space="0" w:color="auto"/>
        <w:left w:val="none" w:sz="0" w:space="0" w:color="auto"/>
        <w:bottom w:val="none" w:sz="0" w:space="0" w:color="auto"/>
        <w:right w:val="none" w:sz="0" w:space="0" w:color="auto"/>
      </w:divBdr>
    </w:div>
    <w:div w:id="1158765128">
      <w:bodyDiv w:val="1"/>
      <w:marLeft w:val="0"/>
      <w:marRight w:val="0"/>
      <w:marTop w:val="0"/>
      <w:marBottom w:val="0"/>
      <w:divBdr>
        <w:top w:val="none" w:sz="0" w:space="0" w:color="auto"/>
        <w:left w:val="none" w:sz="0" w:space="0" w:color="auto"/>
        <w:bottom w:val="none" w:sz="0" w:space="0" w:color="auto"/>
        <w:right w:val="none" w:sz="0" w:space="0" w:color="auto"/>
      </w:divBdr>
    </w:div>
    <w:div w:id="1575699591">
      <w:bodyDiv w:val="1"/>
      <w:marLeft w:val="0"/>
      <w:marRight w:val="0"/>
      <w:marTop w:val="0"/>
      <w:marBottom w:val="0"/>
      <w:divBdr>
        <w:top w:val="none" w:sz="0" w:space="0" w:color="auto"/>
        <w:left w:val="none" w:sz="0" w:space="0" w:color="auto"/>
        <w:bottom w:val="none" w:sz="0" w:space="0" w:color="auto"/>
        <w:right w:val="none" w:sz="0" w:space="0" w:color="auto"/>
      </w:divBdr>
    </w:div>
    <w:div w:id="1597251778">
      <w:bodyDiv w:val="1"/>
      <w:marLeft w:val="0"/>
      <w:marRight w:val="0"/>
      <w:marTop w:val="0"/>
      <w:marBottom w:val="0"/>
      <w:divBdr>
        <w:top w:val="none" w:sz="0" w:space="0" w:color="auto"/>
        <w:left w:val="none" w:sz="0" w:space="0" w:color="auto"/>
        <w:bottom w:val="none" w:sz="0" w:space="0" w:color="auto"/>
        <w:right w:val="none" w:sz="0" w:space="0" w:color="auto"/>
      </w:divBdr>
    </w:div>
    <w:div w:id="1634482194">
      <w:bodyDiv w:val="1"/>
      <w:marLeft w:val="0"/>
      <w:marRight w:val="0"/>
      <w:marTop w:val="0"/>
      <w:marBottom w:val="0"/>
      <w:divBdr>
        <w:top w:val="none" w:sz="0" w:space="0" w:color="auto"/>
        <w:left w:val="none" w:sz="0" w:space="0" w:color="auto"/>
        <w:bottom w:val="none" w:sz="0" w:space="0" w:color="auto"/>
        <w:right w:val="none" w:sz="0" w:space="0" w:color="auto"/>
      </w:divBdr>
    </w:div>
    <w:div w:id="1676685438">
      <w:bodyDiv w:val="1"/>
      <w:marLeft w:val="0"/>
      <w:marRight w:val="0"/>
      <w:marTop w:val="0"/>
      <w:marBottom w:val="0"/>
      <w:divBdr>
        <w:top w:val="none" w:sz="0" w:space="0" w:color="auto"/>
        <w:left w:val="none" w:sz="0" w:space="0" w:color="auto"/>
        <w:bottom w:val="none" w:sz="0" w:space="0" w:color="auto"/>
        <w:right w:val="none" w:sz="0" w:space="0" w:color="auto"/>
      </w:divBdr>
      <w:divsChild>
        <w:div w:id="1195535676">
          <w:marLeft w:val="0"/>
          <w:marRight w:val="0"/>
          <w:marTop w:val="0"/>
          <w:marBottom w:val="390"/>
          <w:divBdr>
            <w:top w:val="none" w:sz="0" w:space="0" w:color="auto"/>
            <w:left w:val="none" w:sz="0" w:space="0" w:color="auto"/>
            <w:bottom w:val="none" w:sz="0" w:space="0" w:color="auto"/>
            <w:right w:val="none" w:sz="0" w:space="0" w:color="auto"/>
          </w:divBdr>
          <w:divsChild>
            <w:div w:id="1316445903">
              <w:marLeft w:val="0"/>
              <w:marRight w:val="0"/>
              <w:marTop w:val="0"/>
              <w:marBottom w:val="0"/>
              <w:divBdr>
                <w:top w:val="none" w:sz="0" w:space="0" w:color="auto"/>
                <w:left w:val="none" w:sz="0" w:space="0" w:color="auto"/>
                <w:bottom w:val="none" w:sz="0" w:space="0" w:color="auto"/>
                <w:right w:val="none" w:sz="0" w:space="0" w:color="auto"/>
              </w:divBdr>
              <w:divsChild>
                <w:div w:id="1430275125">
                  <w:marLeft w:val="0"/>
                  <w:marRight w:val="0"/>
                  <w:marTop w:val="0"/>
                  <w:marBottom w:val="0"/>
                  <w:divBdr>
                    <w:top w:val="none" w:sz="0" w:space="0" w:color="auto"/>
                    <w:left w:val="none" w:sz="0" w:space="0" w:color="auto"/>
                    <w:bottom w:val="none" w:sz="0" w:space="0" w:color="auto"/>
                    <w:right w:val="none" w:sz="0" w:space="0" w:color="auto"/>
                  </w:divBdr>
                  <w:divsChild>
                    <w:div w:id="757992581">
                      <w:marLeft w:val="0"/>
                      <w:marRight w:val="0"/>
                      <w:marTop w:val="0"/>
                      <w:marBottom w:val="0"/>
                      <w:divBdr>
                        <w:top w:val="none" w:sz="0" w:space="0" w:color="auto"/>
                        <w:left w:val="none" w:sz="0" w:space="0" w:color="auto"/>
                        <w:bottom w:val="none" w:sz="0" w:space="0" w:color="auto"/>
                        <w:right w:val="none" w:sz="0" w:space="0" w:color="auto"/>
                      </w:divBdr>
                      <w:divsChild>
                        <w:div w:id="23659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49825">
          <w:marLeft w:val="0"/>
          <w:marRight w:val="0"/>
          <w:marTop w:val="0"/>
          <w:marBottom w:val="420"/>
          <w:divBdr>
            <w:top w:val="none" w:sz="0" w:space="0" w:color="auto"/>
            <w:left w:val="none" w:sz="0" w:space="0" w:color="auto"/>
            <w:bottom w:val="none" w:sz="0" w:space="0" w:color="auto"/>
            <w:right w:val="none" w:sz="0" w:space="0" w:color="auto"/>
          </w:divBdr>
          <w:divsChild>
            <w:div w:id="2067874734">
              <w:marLeft w:val="0"/>
              <w:marRight w:val="0"/>
              <w:marTop w:val="0"/>
              <w:marBottom w:val="0"/>
              <w:divBdr>
                <w:top w:val="none" w:sz="0" w:space="0" w:color="auto"/>
                <w:left w:val="none" w:sz="0" w:space="0" w:color="auto"/>
                <w:bottom w:val="none" w:sz="0" w:space="0" w:color="auto"/>
                <w:right w:val="none" w:sz="0" w:space="0" w:color="auto"/>
              </w:divBdr>
              <w:divsChild>
                <w:div w:id="130092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88119">
      <w:bodyDiv w:val="1"/>
      <w:marLeft w:val="0"/>
      <w:marRight w:val="0"/>
      <w:marTop w:val="0"/>
      <w:marBottom w:val="0"/>
      <w:divBdr>
        <w:top w:val="none" w:sz="0" w:space="0" w:color="auto"/>
        <w:left w:val="none" w:sz="0" w:space="0" w:color="auto"/>
        <w:bottom w:val="none" w:sz="0" w:space="0" w:color="auto"/>
        <w:right w:val="none" w:sz="0" w:space="0" w:color="auto"/>
      </w:divBdr>
    </w:div>
    <w:div w:id="1733699012">
      <w:bodyDiv w:val="1"/>
      <w:marLeft w:val="0"/>
      <w:marRight w:val="0"/>
      <w:marTop w:val="0"/>
      <w:marBottom w:val="0"/>
      <w:divBdr>
        <w:top w:val="none" w:sz="0" w:space="0" w:color="auto"/>
        <w:left w:val="none" w:sz="0" w:space="0" w:color="auto"/>
        <w:bottom w:val="none" w:sz="0" w:space="0" w:color="auto"/>
        <w:right w:val="none" w:sz="0" w:space="0" w:color="auto"/>
      </w:divBdr>
    </w:div>
    <w:div w:id="1962761095">
      <w:bodyDiv w:val="1"/>
      <w:marLeft w:val="0"/>
      <w:marRight w:val="0"/>
      <w:marTop w:val="0"/>
      <w:marBottom w:val="0"/>
      <w:divBdr>
        <w:top w:val="none" w:sz="0" w:space="0" w:color="auto"/>
        <w:left w:val="none" w:sz="0" w:space="0" w:color="auto"/>
        <w:bottom w:val="none" w:sz="0" w:space="0" w:color="auto"/>
        <w:right w:val="none" w:sz="0" w:space="0" w:color="auto"/>
      </w:divBdr>
      <w:divsChild>
        <w:div w:id="2047679142">
          <w:blockQuote w:val="1"/>
          <w:marLeft w:val="0"/>
          <w:marRight w:val="0"/>
          <w:marTop w:val="0"/>
          <w:marBottom w:val="408"/>
          <w:divBdr>
            <w:top w:val="single" w:sz="6" w:space="4" w:color="BBBBBB"/>
            <w:left w:val="single" w:sz="2" w:space="8" w:color="BBBBBB"/>
            <w:bottom w:val="single" w:sz="6" w:space="0" w:color="BBBBBB"/>
            <w:right w:val="single" w:sz="2" w:space="8" w:color="BBBBBB"/>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7D2AF-B3C7-354E-BAD2-30E6AB7F9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0</Pages>
  <Words>6884</Words>
  <Characters>37865</Characters>
  <Application>Microsoft Macintosh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29</cp:revision>
  <dcterms:created xsi:type="dcterms:W3CDTF">2019-02-06T16:23:00Z</dcterms:created>
  <dcterms:modified xsi:type="dcterms:W3CDTF">2019-02-06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ace6da-6bbe-3cc0-b256-50c467b0f0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